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C358CC">
      <w:pPr>
        <w:spacing w:line="480" w:lineRule="auto"/>
        <w:rPr>
          <w:b/>
          <w:bCs/>
        </w:rPr>
      </w:pPr>
      <w:r w:rsidRPr="00FE014F">
        <w:rPr>
          <w:b/>
          <w:bCs/>
        </w:rPr>
        <w:t>Target Journals:</w:t>
      </w:r>
    </w:p>
    <w:p w14:paraId="5045D38B" w14:textId="77777777" w:rsidR="00E60BAC" w:rsidRPr="00FE014F" w:rsidRDefault="00E60BAC" w:rsidP="00C358CC">
      <w:pPr>
        <w:spacing w:line="480" w:lineRule="auto"/>
        <w:rPr>
          <w:b/>
          <w:bCs/>
        </w:rPr>
      </w:pPr>
    </w:p>
    <w:p w14:paraId="21D148D3" w14:textId="673F060C" w:rsidR="00E60BAC" w:rsidRPr="0055374C" w:rsidRDefault="00E60BAC" w:rsidP="00C358CC">
      <w:pPr>
        <w:spacing w:line="480" w:lineRule="auto"/>
      </w:pPr>
      <w:r w:rsidRPr="00FE014F">
        <w:rPr>
          <w:b/>
          <w:bCs/>
        </w:rPr>
        <w:t>Title</w:t>
      </w:r>
      <w:r w:rsidRPr="00FE014F">
        <w:t>:</w:t>
      </w:r>
      <w:r w:rsidRPr="00FE014F">
        <w:rPr>
          <w:b/>
          <w:bCs/>
        </w:rPr>
        <w:t xml:space="preserve"> </w:t>
      </w:r>
      <w:proofErr w:type="spellStart"/>
      <w:r w:rsidR="0055374C">
        <w:t>Rhizobial</w:t>
      </w:r>
      <w:proofErr w:type="spellEnd"/>
      <w:r w:rsidR="0055374C">
        <w:t xml:space="preserve"> inoculation and CO</w:t>
      </w:r>
      <w:r w:rsidR="0055374C">
        <w:rPr>
          <w:vertAlign w:val="subscript"/>
        </w:rPr>
        <w:t>2</w:t>
      </w:r>
      <w:r w:rsidR="0055374C">
        <w:t xml:space="preserve"> concentration modify </w:t>
      </w:r>
      <w:r w:rsidR="0055374C">
        <w:rPr>
          <w:i/>
          <w:iCs/>
        </w:rPr>
        <w:t>Glycine max</w:t>
      </w:r>
      <w:r w:rsidR="0055374C">
        <w:t xml:space="preserve"> photosynthetic and growth responses to soil nitrogen fertilization </w:t>
      </w:r>
    </w:p>
    <w:p w14:paraId="74E38B82" w14:textId="77777777" w:rsidR="00E60BAC" w:rsidRPr="00FE014F" w:rsidRDefault="00E60BAC" w:rsidP="00C358CC">
      <w:pPr>
        <w:spacing w:line="480" w:lineRule="auto"/>
        <w:rPr>
          <w:b/>
          <w:bCs/>
        </w:rPr>
      </w:pPr>
    </w:p>
    <w:p w14:paraId="586BF7A8" w14:textId="77777777" w:rsidR="00E60BAC" w:rsidRPr="00FE014F" w:rsidRDefault="00E60BAC" w:rsidP="00C358CC">
      <w:pPr>
        <w:spacing w:line="480" w:lineRule="auto"/>
      </w:pPr>
      <w:r w:rsidRPr="00FE014F">
        <w:rPr>
          <w:b/>
          <w:bCs/>
        </w:rPr>
        <w:t>Running Head:</w:t>
      </w:r>
    </w:p>
    <w:p w14:paraId="4108C491" w14:textId="77777777" w:rsidR="00E60BAC" w:rsidRPr="00FE014F" w:rsidRDefault="00E60BAC" w:rsidP="00C358CC">
      <w:pPr>
        <w:spacing w:line="480" w:lineRule="auto"/>
        <w:rPr>
          <w:b/>
          <w:bCs/>
        </w:rPr>
      </w:pPr>
    </w:p>
    <w:p w14:paraId="0869D508" w14:textId="77777777" w:rsidR="00E60BAC" w:rsidRPr="00FE014F" w:rsidRDefault="00E60BAC" w:rsidP="00C358C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C358C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C358CC">
      <w:pPr>
        <w:spacing w:line="480" w:lineRule="auto"/>
        <w:rPr>
          <w:b/>
        </w:rPr>
      </w:pPr>
    </w:p>
    <w:p w14:paraId="4079980A" w14:textId="77777777" w:rsidR="00E60BAC" w:rsidRPr="00FE014F" w:rsidRDefault="00E60BAC" w:rsidP="00C358CC">
      <w:pPr>
        <w:spacing w:line="480" w:lineRule="auto"/>
        <w:rPr>
          <w:b/>
        </w:rPr>
      </w:pPr>
      <w:r w:rsidRPr="00FE014F">
        <w:rPr>
          <w:b/>
        </w:rPr>
        <w:t>Manuscript compilation details</w:t>
      </w:r>
    </w:p>
    <w:p w14:paraId="13CA9D17" w14:textId="544E0844" w:rsidR="00E60BAC" w:rsidRPr="00FE014F" w:rsidRDefault="00E60BAC" w:rsidP="00C358C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C358C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C358CC">
      <w:pPr>
        <w:spacing w:line="480" w:lineRule="auto"/>
        <w:ind w:firstLine="720"/>
        <w:rPr>
          <w:bCs/>
        </w:rPr>
      </w:pPr>
      <w:r w:rsidRPr="00FE014F">
        <w:rPr>
          <w:bCs/>
        </w:rPr>
        <w:t>Introduction: XX words</w:t>
      </w:r>
    </w:p>
    <w:p w14:paraId="0CB82A65" w14:textId="10AAD03E" w:rsidR="00E60BAC" w:rsidRPr="00FE014F" w:rsidRDefault="00E60BAC" w:rsidP="00C358CC">
      <w:pPr>
        <w:spacing w:line="480" w:lineRule="auto"/>
        <w:ind w:firstLine="720"/>
        <w:rPr>
          <w:bCs/>
        </w:rPr>
      </w:pPr>
      <w:r w:rsidRPr="00FE014F">
        <w:rPr>
          <w:bCs/>
        </w:rPr>
        <w:t xml:space="preserve">Methods: </w:t>
      </w:r>
      <w:r w:rsidR="00D83236">
        <w:rPr>
          <w:bCs/>
        </w:rPr>
        <w:t>3352</w:t>
      </w:r>
      <w:r w:rsidRPr="00FE014F">
        <w:rPr>
          <w:bCs/>
        </w:rPr>
        <w:t xml:space="preserve"> words</w:t>
      </w:r>
    </w:p>
    <w:p w14:paraId="103F27AE" w14:textId="123C6BD5" w:rsidR="00E60BAC" w:rsidRPr="00FE014F" w:rsidRDefault="00E60BAC" w:rsidP="00C358CC">
      <w:pPr>
        <w:spacing w:line="48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C358C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C358CC">
      <w:pPr>
        <w:spacing w:line="480" w:lineRule="auto"/>
        <w:rPr>
          <w:bCs/>
        </w:rPr>
      </w:pPr>
      <w:r w:rsidRPr="00FE014F">
        <w:rPr>
          <w:b/>
        </w:rPr>
        <w:t>References</w:t>
      </w:r>
      <w:r w:rsidRPr="00FE014F">
        <w:rPr>
          <w:bCs/>
        </w:rPr>
        <w:t>: XX</w:t>
      </w:r>
    </w:p>
    <w:p w14:paraId="0C70266B" w14:textId="3E85CAE9" w:rsidR="00E60BAC" w:rsidRPr="00FE014F" w:rsidRDefault="00E60BAC" w:rsidP="00C358CC">
      <w:pPr>
        <w:spacing w:line="48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C358CC">
      <w:pPr>
        <w:spacing w:line="480" w:lineRule="auto"/>
        <w:rPr>
          <w:b/>
          <w:bCs/>
        </w:rPr>
      </w:pPr>
      <w:r w:rsidRPr="00FE014F">
        <w:rPr>
          <w:b/>
        </w:rPr>
        <w:t>Supplemental Information</w:t>
      </w:r>
      <w:r w:rsidRPr="00FE014F">
        <w:rPr>
          <w:bCs/>
        </w:rPr>
        <w:t>:</w:t>
      </w:r>
    </w:p>
    <w:p w14:paraId="77742A0D" w14:textId="0FD3B2E3" w:rsidR="00E60BAC" w:rsidRPr="00FE014F" w:rsidRDefault="00E60BAC" w:rsidP="00C358CC">
      <w:pPr>
        <w:spacing w:line="480" w:lineRule="auto"/>
        <w:rPr>
          <w:b/>
        </w:rPr>
      </w:pPr>
      <w:r w:rsidRPr="00FE014F">
        <w:rPr>
          <w:b/>
        </w:rPr>
        <w:br w:type="page"/>
      </w:r>
    </w:p>
    <w:p w14:paraId="02FFD385" w14:textId="082A2A87" w:rsidR="00E60BAC" w:rsidRPr="00FE014F" w:rsidRDefault="00E60BAC" w:rsidP="00C358CC">
      <w:pPr>
        <w:spacing w:line="480" w:lineRule="auto"/>
        <w:rPr>
          <w:bCs/>
        </w:rPr>
      </w:pPr>
      <w:r w:rsidRPr="00FE014F">
        <w:rPr>
          <w:b/>
        </w:rPr>
        <w:lastRenderedPageBreak/>
        <w:t>Abstract</w:t>
      </w:r>
    </w:p>
    <w:p w14:paraId="19782AF3" w14:textId="77777777" w:rsidR="002A1426" w:rsidRPr="00FE014F" w:rsidRDefault="00E60BAC" w:rsidP="00C358C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C358C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C358C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C358CC">
      <w:pPr>
        <w:spacing w:line="480" w:lineRule="auto"/>
        <w:rPr>
          <w:b/>
        </w:rPr>
      </w:pPr>
    </w:p>
    <w:p w14:paraId="1104D0B0" w14:textId="77777777" w:rsidR="00E60BAC" w:rsidRPr="00FE014F" w:rsidRDefault="00E60BAC" w:rsidP="00C358CC">
      <w:pPr>
        <w:spacing w:line="480" w:lineRule="auto"/>
        <w:rPr>
          <w:bCs/>
        </w:rPr>
      </w:pPr>
      <w:r w:rsidRPr="00FE014F">
        <w:rPr>
          <w:b/>
        </w:rPr>
        <w:t>Keywords</w:t>
      </w:r>
    </w:p>
    <w:p w14:paraId="2828FAC8" w14:textId="369576CD" w:rsidR="00E60BAC" w:rsidRPr="00FE014F" w:rsidRDefault="00E60BAC" w:rsidP="00C358CC">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rsidP="00C358CC">
      <w:pPr>
        <w:spacing w:line="480" w:lineRule="auto"/>
        <w:rPr>
          <w:b/>
        </w:rPr>
      </w:pPr>
      <w:r w:rsidRPr="00FE014F">
        <w:rPr>
          <w:b/>
        </w:rPr>
        <w:br w:type="page"/>
      </w:r>
    </w:p>
    <w:p w14:paraId="5E7C7BE9" w14:textId="72EE563C" w:rsidR="00E070C2" w:rsidRPr="00FE014F" w:rsidRDefault="00E60BAC" w:rsidP="00C358CC">
      <w:pPr>
        <w:spacing w:line="480" w:lineRule="auto"/>
        <w:rPr>
          <w:b/>
          <w:bCs/>
        </w:rPr>
      </w:pPr>
      <w:r w:rsidRPr="00FE014F">
        <w:rPr>
          <w:b/>
          <w:bCs/>
        </w:rPr>
        <w:lastRenderedPageBreak/>
        <w:t>Introduction</w:t>
      </w:r>
    </w:p>
    <w:p w14:paraId="33F93C5B" w14:textId="4E92FB7B" w:rsidR="00B01F60" w:rsidRDefault="0055374C" w:rsidP="00C358CC">
      <w:pPr>
        <w:spacing w:line="480" w:lineRule="auto"/>
      </w:pPr>
      <w:r>
        <w:t>[thoughts: soil N fertilization forward, then discuss how CO2 and inoculation may modify expected acclimation responses to soil N fertilization]</w:t>
      </w:r>
    </w:p>
    <w:p w14:paraId="7A2B6491" w14:textId="77777777" w:rsidR="0055374C" w:rsidRPr="00FE014F" w:rsidRDefault="0055374C" w:rsidP="00C358CC">
      <w:pPr>
        <w:spacing w:line="480" w:lineRule="auto"/>
      </w:pPr>
    </w:p>
    <w:p w14:paraId="03921B0D" w14:textId="7401A722" w:rsidR="00F42BEB" w:rsidRPr="00FE014F" w:rsidRDefault="00F42BEB" w:rsidP="00C358CC">
      <w:pPr>
        <w:spacing w:line="480" w:lineRule="auto"/>
        <w:rPr>
          <w:b/>
        </w:rPr>
      </w:pPr>
      <w:r w:rsidRPr="00FE014F">
        <w:rPr>
          <w:b/>
        </w:rPr>
        <w:t>Methods</w:t>
      </w:r>
    </w:p>
    <w:p w14:paraId="7E75C69F" w14:textId="23A08C5C" w:rsidR="00DD0204" w:rsidRPr="00FE014F" w:rsidRDefault="00DD0204" w:rsidP="00C358CC">
      <w:pPr>
        <w:spacing w:line="480" w:lineRule="auto"/>
        <w:rPr>
          <w:bCs/>
          <w:i/>
          <w:iCs/>
        </w:rPr>
      </w:pPr>
      <w:r w:rsidRPr="00FE014F">
        <w:rPr>
          <w:bCs/>
          <w:i/>
          <w:iCs/>
        </w:rPr>
        <w:t>Seed treatments and experimental design</w:t>
      </w:r>
    </w:p>
    <w:p w14:paraId="106C080C" w14:textId="387412F7" w:rsidR="000B2094" w:rsidRPr="00FE014F" w:rsidRDefault="00F42BEB" w:rsidP="00C358CC">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then</w:t>
      </w:r>
      <w:r w:rsidR="00473A0B"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70623E01" w:rsidR="00CF12A0" w:rsidRPr="00FE014F" w:rsidRDefault="00336994" w:rsidP="00C358CC">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xml:space="preserve">. Fertilization treatments were applied </w:t>
      </w:r>
      <w:r w:rsidR="00C6423C" w:rsidRPr="00FE014F">
        <w:lastRenderedPageBreak/>
        <w:t>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358CC">
      <w:pPr>
        <w:spacing w:line="480" w:lineRule="auto"/>
      </w:pPr>
    </w:p>
    <w:p w14:paraId="617E3FFD" w14:textId="58520BBC" w:rsidR="009914B7" w:rsidRPr="00FE014F" w:rsidRDefault="009914B7" w:rsidP="00C358CC">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C358CC">
      <w:pPr>
        <w:spacing w:line="48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BB1ECCD" w:rsidR="00AD5C31" w:rsidRPr="00FE014F" w:rsidRDefault="0058238C" w:rsidP="00C358CC">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07498E13" w:rsidR="00055330" w:rsidRPr="00FE014F" w:rsidRDefault="00AD5C31" w:rsidP="00C358CC">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 xml:space="preserve">C during the night, and 50.3±0.2% relative humidity. We attempted to account for any climatic differences across the six chambers by shuffling the same group of pots throughout the growth chambers. This was done </w:t>
      </w:r>
      <w:r w:rsidR="00055330" w:rsidRPr="00FE014F">
        <w:lastRenderedPageBreak/>
        <w:t>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358CC">
      <w:pPr>
        <w:spacing w:line="480" w:lineRule="auto"/>
      </w:pPr>
    </w:p>
    <w:p w14:paraId="299A9F0C" w14:textId="544F6211" w:rsidR="00CD368B" w:rsidRPr="00FE014F" w:rsidRDefault="00470A8B" w:rsidP="00C358CC">
      <w:pPr>
        <w:spacing w:line="480" w:lineRule="auto"/>
      </w:pPr>
      <w:r w:rsidRPr="00FE014F">
        <w:rPr>
          <w:i/>
          <w:iCs/>
        </w:rPr>
        <w:t>Leaf gas exchange</w:t>
      </w:r>
      <w:r w:rsidR="000B5223" w:rsidRPr="00FE014F">
        <w:rPr>
          <w:i/>
          <w:iCs/>
        </w:rPr>
        <w:t xml:space="preserve"> measurements</w:t>
      </w:r>
    </w:p>
    <w:p w14:paraId="28406D20" w14:textId="3228C7EF" w:rsidR="00F854A8" w:rsidRDefault="009914B7" w:rsidP="00C358CC">
      <w:pPr>
        <w:spacing w:line="480" w:lineRule="auto"/>
        <w:ind w:firstLine="720"/>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w:t>
      </w:r>
      <w:proofErr w:type="spellStart"/>
      <w:r w:rsidR="009B2B3C" w:rsidRPr="00FE014F">
        <w:rPr>
          <w:i/>
          <w:iCs/>
          <w:color w:val="000000"/>
        </w:rPr>
        <w:t>g</w:t>
      </w:r>
      <w:r w:rsidR="009B2B3C" w:rsidRPr="00FE014F">
        <w:rPr>
          <w:color w:val="000000"/>
          <w:vertAlign w:val="subscript"/>
        </w:rPr>
        <w:t>s</w:t>
      </w:r>
      <w:proofErr w:type="spellEnd"/>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xml:space="preserve">, </w:t>
      </w:r>
      <w:r w:rsidR="00D96051">
        <w:rPr>
          <w:color w:val="000000"/>
        </w:rPr>
        <w:t xml:space="preserve">mixing </w:t>
      </w:r>
      <w:r w:rsidR="00BB7BBB" w:rsidRPr="00FE014F">
        <w:rPr>
          <w:color w:val="000000"/>
        </w:rPr>
        <w:t>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686517EA" w:rsidR="00487452" w:rsidRPr="00D96051" w:rsidRDefault="00D96051" w:rsidP="00C358CC">
      <w:pPr>
        <w:spacing w:line="48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lastRenderedPageBreak/>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C358CC">
      <w:pPr>
        <w:spacing w:line="480" w:lineRule="auto"/>
      </w:pPr>
    </w:p>
    <w:p w14:paraId="2581937D" w14:textId="13D74AA3" w:rsidR="002034D4" w:rsidRPr="00FE014F" w:rsidRDefault="002034D4" w:rsidP="00C358CC">
      <w:pPr>
        <w:spacing w:line="480" w:lineRule="auto"/>
      </w:pPr>
      <w:r w:rsidRPr="00FE014F">
        <w:rPr>
          <w:i/>
          <w:iCs/>
        </w:rPr>
        <w:t>Leaf trait measurements</w:t>
      </w:r>
    </w:p>
    <w:p w14:paraId="3BB966E6" w14:textId="67E3694B" w:rsidR="002034D4" w:rsidRPr="00FE014F" w:rsidRDefault="00DB7CDA" w:rsidP="00C358CC">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C34C61">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Rasband, &amp; Eliceiri, 2012)","plainTextFormattedCitation":"(Schneider, Rasband, &amp; Eliceiri, 2012)","previouslyFormattedCitation":"(Schneider et al., 2012)"},"properties":{"noteIndex":0},"schema":"https://github.com/citation-style-language/schema/raw/master/csl-citation.json"}</w:instrText>
      </w:r>
      <w:r w:rsidR="002034D4" w:rsidRPr="00FE014F">
        <w:rPr>
          <w:color w:val="000000"/>
        </w:rPr>
        <w:fldChar w:fldCharType="separate"/>
      </w:r>
      <w:r w:rsidR="00C34C61" w:rsidRPr="00C34C61">
        <w:rPr>
          <w:noProof/>
          <w:color w:val="000000"/>
        </w:rPr>
        <w:t>(Schneider, Rasband, &amp; Eliceiri,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4CA590B3" w:rsidR="00BA3A8F" w:rsidRPr="00D96051" w:rsidRDefault="00BA3A8F" w:rsidP="00C358CC">
      <w:pPr>
        <w:autoSpaceDE w:val="0"/>
        <w:autoSpaceDN w:val="0"/>
        <w:adjustRightInd w:val="0"/>
        <w:spacing w:line="480" w:lineRule="auto"/>
        <w:ind w:firstLine="720"/>
        <w:rPr>
          <w:color w:val="000000"/>
        </w:rPr>
      </w:pPr>
      <w:r w:rsidRPr="00D96051">
        <w:rPr>
          <w:color w:val="000000"/>
        </w:rPr>
        <w:t xml:space="preserve">We used leaf </w:t>
      </w:r>
      <w:r w:rsidRPr="00D96051">
        <w:rPr>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C34C6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hleringer, &amp; Hubick, 1989)","manualFormatting":"Farquhar et al. (1989)","plainTextFormattedCitation":"(Farquhar, Ehleringer, &amp; Hubick,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spellStart"/>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spellEnd"/>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C358C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C358CC">
      <w:pPr>
        <w:autoSpaceDE w:val="0"/>
        <w:autoSpaceDN w:val="0"/>
        <w:adjustRightInd w:val="0"/>
        <w:spacing w:line="480" w:lineRule="auto"/>
        <w:rPr>
          <w:color w:val="000000"/>
        </w:rPr>
      </w:pPr>
      <w:r w:rsidRPr="00D96051">
        <w:rPr>
          <w:color w:val="000000"/>
          <w:lang w:val="el-GR"/>
        </w:rPr>
        <w:lastRenderedPageBreak/>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C358C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3B2904DD" w:rsidR="00D96051" w:rsidRDefault="00D96051" w:rsidP="00C358CC">
      <w:pPr>
        <w:autoSpaceDE w:val="0"/>
        <w:autoSpaceDN w:val="0"/>
        <w:adjustRightInd w:val="0"/>
        <w:spacing w:line="48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by atmospheric CO</w:t>
      </w:r>
      <w:r w:rsidRPr="00D96051">
        <w:rPr>
          <w:color w:val="000000"/>
          <w:vertAlign w:val="subscript"/>
        </w:rPr>
        <w:t>2</w:t>
      </w:r>
      <w:r w:rsidRPr="00D96051">
        <w:rPr>
          <w:color w:val="000000"/>
        </w:rPr>
        <w:t xml:space="preserve"> concentration, so we sent sealed 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Specifically, we sent three samples from each chamber at each CO</w:t>
      </w:r>
      <w:r>
        <w:rPr>
          <w:color w:val="000000"/>
          <w:vertAlign w:val="subscript"/>
        </w:rPr>
        <w:t>2</w:t>
      </w:r>
      <w:r>
        <w:rPr>
          <w:color w:val="000000"/>
        </w:rPr>
        <w:t xml:space="preserve"> treatment, then used the average </w:t>
      </w:r>
      <w:r w:rsidRPr="00FE014F">
        <w:rPr>
          <w:color w:val="000000"/>
          <w:lang w:val="el-GR"/>
        </w:rPr>
        <w:t>δ</w:t>
      </w:r>
      <w:r w:rsidRPr="00FE014F">
        <w:rPr>
          <w:color w:val="000000"/>
          <w:vertAlign w:val="superscript"/>
        </w:rPr>
        <w:t>13</w:t>
      </w:r>
      <w:r w:rsidRPr="00FE014F">
        <w:rPr>
          <w:color w:val="000000"/>
        </w:rPr>
        <w:t>C</w:t>
      </w:r>
      <w:r>
        <w:rPr>
          <w:color w:val="000000"/>
        </w:rPr>
        <w:t xml:space="preserve"> across machines for each </w:t>
      </w:r>
      <w:r w:rsidRPr="00D96051">
        <w:rPr>
          <w:color w:val="000000"/>
        </w:rPr>
        <w:t>CO</w:t>
      </w:r>
      <w:r w:rsidRPr="00D96051">
        <w:rPr>
          <w:color w:val="000000"/>
          <w:vertAlign w:val="subscript"/>
        </w:rPr>
        <w:t>2</w:t>
      </w:r>
      <w:r w:rsidRPr="00D96051">
        <w:rPr>
          <w:color w:val="000000"/>
        </w:rPr>
        <w:t xml:space="preserve"> treatment to derive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Specifically,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was set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 xml:space="preserve">. This process allows us to make better inferences that changes in stomatal conductance were the proximal cause of shifts in </w:t>
      </w:r>
      <w:r w:rsidRPr="00553FA0">
        <w:rPr>
          <w:i/>
          <w:iCs/>
          <w:color w:val="000000"/>
          <w:lang w:val="el-GR"/>
        </w:rPr>
        <w:t>χ</w:t>
      </w:r>
      <w:r>
        <w:rPr>
          <w:color w:val="000000"/>
        </w:rPr>
        <w:t>.</w:t>
      </w:r>
    </w:p>
    <w:p w14:paraId="3D0BEB2F" w14:textId="51EBC30B" w:rsidR="00DC1D72" w:rsidRPr="00553FA0" w:rsidRDefault="003413F5" w:rsidP="00C358CC">
      <w:pPr>
        <w:autoSpaceDE w:val="0"/>
        <w:autoSpaceDN w:val="0"/>
        <w:adjustRightInd w:val="0"/>
        <w:spacing w:line="48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553FA0">
        <w:t>, with leaf mass per area calculated as a function of dry biomass and wet leaf area</w:t>
      </w:r>
      <w:r w:rsidR="00DC1D72">
        <w:t>.</w:t>
      </w:r>
    </w:p>
    <w:p w14:paraId="23D95D9D" w14:textId="61E654A2" w:rsidR="00D40F7F" w:rsidRPr="00553FA0" w:rsidRDefault="00C21DD2" w:rsidP="00C358CC">
      <w:pPr>
        <w:autoSpaceDE w:val="0"/>
        <w:autoSpaceDN w:val="0"/>
        <w:adjustRightInd w:val="0"/>
        <w:spacing w:line="48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C34C61">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Balaguer, Manrique, Elvira, &amp; Davison, 1992)","plainTextFormattedCitation":"(Barnes, Balaguer, Manrique, Elvira, &amp; Davison, 1992)","previouslyFormattedCitation":"(Barnes et al., 1992)"},"properties":{"noteIndex":0},"schema":"https://github.com/citation-style-language/schema/raw/master/csl-citation.json"}</w:instrText>
      </w:r>
      <w:r w:rsidR="00B02E83">
        <w:rPr>
          <w:color w:val="000000"/>
        </w:rPr>
        <w:fldChar w:fldCharType="separate"/>
      </w:r>
      <w:r w:rsidR="00C34C61" w:rsidRPr="00C34C61">
        <w:rPr>
          <w:noProof/>
          <w:color w:val="000000"/>
        </w:rPr>
        <w:t>(Barnes, Balaguer, Manrique, Elvira, &amp; Davison, 1992)</w:t>
      </w:r>
      <w:r w:rsidR="00B02E83">
        <w:rPr>
          <w:color w:val="000000"/>
        </w:rPr>
        <w:fldChar w:fldCharType="end"/>
      </w:r>
      <w:r>
        <w:rPr>
          <w:color w:val="000000"/>
        </w:rPr>
        <w:t xml:space="preserve">. </w:t>
      </w:r>
      <w:r w:rsidR="000219AB">
        <w:rPr>
          <w:color w:val="000000"/>
        </w:rPr>
        <w:t xml:space="preserve">Incubated test tubes were then vortexed and loaded in </w:t>
      </w:r>
      <w:r>
        <w:rPr>
          <w:color w:val="000000"/>
        </w:rPr>
        <w:t>150</w:t>
      </w:r>
      <w:r w:rsidRPr="00C21DD2">
        <w:rPr>
          <w:color w:val="000000"/>
        </w:rPr>
        <w:t xml:space="preserve"> </w:t>
      </w:r>
      <w:r>
        <w:rPr>
          <w:color w:val="000000"/>
          <w:lang w:val="el-GR"/>
        </w:rPr>
        <w:t>μ</w:t>
      </w:r>
      <w:r>
        <w:rPr>
          <w:color w:val="000000"/>
        </w:rPr>
        <w:t>L triplicate aliquots on to a 96-well plat</w:t>
      </w:r>
      <w:r w:rsidR="000219AB">
        <w:rPr>
          <w:color w:val="000000"/>
        </w:rPr>
        <w:t xml:space="preserve">e. Dimethyl sulfoxide was also loaded in a single 150 </w:t>
      </w:r>
      <w:r w:rsidR="000219AB">
        <w:rPr>
          <w:color w:val="000000"/>
          <w:lang w:val="el-GR"/>
        </w:rPr>
        <w:t>μ</w:t>
      </w:r>
      <w:r w:rsidR="000219AB">
        <w:rPr>
          <w:color w:val="000000"/>
        </w:rPr>
        <w:t xml:space="preserve">L triplicate aliquot as a blank. </w:t>
      </w:r>
      <w:r w:rsidR="000219AB">
        <w:rPr>
          <w:color w:val="000000"/>
        </w:rPr>
        <w:lastRenderedPageBreak/>
        <w:t>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C358CC">
      <w:pPr>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C358CC">
      <w:pPr>
        <w:autoSpaceDE w:val="0"/>
        <w:autoSpaceDN w:val="0"/>
        <w:adjustRightInd w:val="0"/>
        <w:spacing w:line="480" w:lineRule="auto"/>
        <w:rPr>
          <w:color w:val="000000"/>
        </w:rPr>
      </w:pPr>
      <w:r>
        <w:rPr>
          <w:color w:val="000000"/>
        </w:rPr>
        <w:t>a</w:t>
      </w:r>
      <w:r w:rsidR="00D40F7F">
        <w:rPr>
          <w:color w:val="000000"/>
        </w:rPr>
        <w:t>nd</w:t>
      </w:r>
    </w:p>
    <w:p w14:paraId="45570FBA" w14:textId="6A2A34DD" w:rsidR="002034D4" w:rsidRDefault="00000000" w:rsidP="00C358CC">
      <w:pPr>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C358CC">
      <w:pPr>
        <w:spacing w:line="48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C358CC">
      <w:pPr>
        <w:spacing w:line="480" w:lineRule="auto"/>
        <w:rPr>
          <w:color w:val="000000"/>
        </w:rPr>
      </w:pPr>
    </w:p>
    <w:p w14:paraId="50AF4FD3" w14:textId="77777777" w:rsidR="00BA3A8F" w:rsidRPr="00FE014F" w:rsidRDefault="00BA3A8F" w:rsidP="00C358CC">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7F4BC570" w:rsidR="00E842AD" w:rsidRPr="00FE014F" w:rsidRDefault="00BA3A8F" w:rsidP="00C358CC">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C34C61">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von Caemmerer, &amp; Berry, 1980)","plainTextFormattedCitation":"(Farquhar, von Caemmerer, &amp; Berry, 1980)","previouslyFormattedCitation":"(Farquhar et al., 1980)"},"properties":{"noteIndex":0},"schema":"https://github.com/citation-style-language/schema/raw/master/csl-citation.json"}</w:instrText>
      </w:r>
      <w:r w:rsidR="008F1A48" w:rsidRPr="00FE014F">
        <w:rPr>
          <w:color w:val="000000"/>
        </w:rPr>
        <w:fldChar w:fldCharType="separate"/>
      </w:r>
      <w:r w:rsidR="00C34C61" w:rsidRPr="00C34C61">
        <w:rPr>
          <w:noProof/>
          <w:color w:val="000000"/>
        </w:rPr>
        <w:t>(Farquhar, von Caemmerer, &amp; Berry,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 xml:space="preserve">We determined Michaelis-Menten </w:t>
      </w:r>
      <w:r w:rsidR="00E842AD" w:rsidRPr="00FE014F">
        <w:lastRenderedPageBreak/>
        <w:t>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B02E83">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C34C61">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Singsaas, Pimentel, Portis, &amp; Long, 2001)","manualFormatting":"Bernacchi et al. (2001)","plainTextFormattedCitation":"(Bernacchi, Singsaas, Pimentel, Portis, &amp; Long, 2001)","previouslyFormattedCitation":"(Bernacchi et al.,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1D4D71FF" w:rsidR="00E842AD" w:rsidRPr="00FE014F" w:rsidRDefault="00000000" w:rsidP="00C358C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a)</w:t>
      </w:r>
    </w:p>
    <w:p w14:paraId="4A8FE300" w14:textId="77777777" w:rsidR="00E842AD" w:rsidRPr="00FE014F" w:rsidRDefault="00E842AD" w:rsidP="00C358CC">
      <w:pPr>
        <w:spacing w:line="480" w:lineRule="auto"/>
      </w:pPr>
      <w:r w:rsidRPr="00FE014F">
        <w:t>and</w:t>
      </w:r>
    </w:p>
    <w:p w14:paraId="0D0440CF" w14:textId="572BEEA0" w:rsidR="00E842AD" w:rsidRPr="00FE014F" w:rsidRDefault="00000000" w:rsidP="00C358C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b)</w:t>
      </w:r>
    </w:p>
    <w:p w14:paraId="77370C74" w14:textId="77777777" w:rsidR="00E842AD" w:rsidRPr="00FE014F" w:rsidRDefault="00E842AD" w:rsidP="00C358CC">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6772016E" w:rsidR="00E842AD" w:rsidRPr="00FE014F" w:rsidRDefault="00000000" w:rsidP="00C358CC">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4B2C0F">
        <w:rPr>
          <w:iCs/>
        </w:rPr>
        <w:tab/>
      </w:r>
      <w:r w:rsidR="00E842AD" w:rsidRPr="00FE014F">
        <w:rPr>
          <w:iCs/>
        </w:rPr>
        <w:t>(</w:t>
      </w:r>
      <w:r w:rsidR="00285915">
        <w:rPr>
          <w:iCs/>
        </w:rPr>
        <w:t>5</w:t>
      </w:r>
      <w:r w:rsidR="00E842AD" w:rsidRPr="00FE014F">
        <w:rPr>
          <w:iCs/>
        </w:rPr>
        <w:t>c)</w:t>
      </w:r>
    </w:p>
    <w:p w14:paraId="75527C3E" w14:textId="473D8526" w:rsidR="00E842AD" w:rsidRPr="00FE014F" w:rsidRDefault="00E842AD" w:rsidP="00C358CC">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3079CA2E" w:rsidR="00E842AD" w:rsidRPr="00FE014F" w:rsidRDefault="00E842AD" w:rsidP="00C358CC">
      <w:pPr>
        <w:spacing w:line="480" w:lineRule="auto"/>
        <w:ind w:firstLine="720"/>
      </w:pP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w:t>
      </w:r>
      <w:r w:rsidR="00351A3C">
        <w:t xml:space="preserve">manually standardize rate estimates to a single </w:t>
      </w:r>
      <w:proofErr w:type="gramStart"/>
      <w:r w:rsidR="00351A3C">
        <w:t>temperature</w:t>
      </w:r>
      <w:r w:rsidR="00285915">
        <w:t>, and</w:t>
      </w:r>
      <w:proofErr w:type="gramEnd"/>
      <w:r w:rsidR="00285915">
        <w:t xml:space="preserve">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C358CC">
      <w:pPr>
        <w:tabs>
          <w:tab w:val="left" w:pos="593"/>
        </w:tabs>
        <w:autoSpaceDE w:val="0"/>
        <w:autoSpaceDN w:val="0"/>
        <w:adjustRightInd w:val="0"/>
        <w:spacing w:line="480" w:lineRule="auto"/>
        <w:rPr>
          <w:color w:val="000000"/>
        </w:rPr>
      </w:pPr>
    </w:p>
    <w:p w14:paraId="537DD4A0" w14:textId="77777777" w:rsidR="00BA3A8F" w:rsidRPr="00FE014F" w:rsidRDefault="00BA3A8F" w:rsidP="00C358CC">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C358CC">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C358CC">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6E751443" w:rsidR="00BA3A8F" w:rsidRPr="00FE014F" w:rsidRDefault="00BA3A8F" w:rsidP="00C358CC">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64935DAE" w:rsidR="00BA3A8F" w:rsidRPr="00FE014F" w:rsidRDefault="00000000" w:rsidP="00C358CC">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C358CC">
      <w:pPr>
        <w:spacing w:line="480" w:lineRule="auto"/>
        <w:rPr>
          <w:color w:val="000000"/>
        </w:rPr>
      </w:pPr>
      <w:r w:rsidRPr="00FE014F">
        <w:rPr>
          <w:color w:val="000000"/>
          <w:lang w:val="el-GR"/>
        </w:rPr>
        <w:lastRenderedPageBreak/>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C358CC">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4397FBED" w:rsidR="00BA3A8F" w:rsidRPr="00FE014F" w:rsidRDefault="00BA3A8F" w:rsidP="00C358CC">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00351A3C">
        <w:rPr>
          <w:color w:val="000000"/>
          <w:vertAlign w:val="subscript"/>
        </w:rPr>
        <w:t>c</w:t>
      </w:r>
      <w:r w:rsidRPr="00FE014F">
        <w:rPr>
          <w:color w:val="000000"/>
        </w:rPr>
        <w:t xml:space="preserve"> were standardized </w:t>
      </w:r>
      <w:r w:rsidR="00351A3C">
        <w:rPr>
          <w:color w:val="000000"/>
        </w:rPr>
        <w:t xml:space="preserve">according to Equations </w:t>
      </w:r>
      <w:r w:rsidR="00285915">
        <w:rPr>
          <w:color w:val="000000"/>
        </w:rPr>
        <w:t>5</w:t>
      </w:r>
      <w:r w:rsidR="00351A3C">
        <w:rPr>
          <w:color w:val="000000"/>
        </w:rPr>
        <w:t xml:space="preserve">c and </w:t>
      </w:r>
      <w:r w:rsidR="00285915">
        <w:rPr>
          <w:color w:val="000000"/>
        </w:rPr>
        <w:t>5</w:t>
      </w:r>
      <w:r w:rsidR="00351A3C">
        <w:rPr>
          <w:color w:val="000000"/>
        </w:rPr>
        <w:t>a.</w:t>
      </w:r>
    </w:p>
    <w:p w14:paraId="381F5980" w14:textId="77777777" w:rsidR="00285915" w:rsidRPr="00285915" w:rsidRDefault="00285915" w:rsidP="00C358CC">
      <w:pPr>
        <w:spacing w:line="480" w:lineRule="auto"/>
      </w:pPr>
    </w:p>
    <w:p w14:paraId="7588FB75" w14:textId="2944312D" w:rsidR="00351A3C" w:rsidRDefault="00351A3C" w:rsidP="00C358CC">
      <w:pPr>
        <w:spacing w:line="480" w:lineRule="auto"/>
      </w:pPr>
      <w:r>
        <w:rPr>
          <w:i/>
          <w:iCs/>
        </w:rPr>
        <w:t>Proportion of leaf nitrogen allocated to photosynthesis and structure</w:t>
      </w:r>
    </w:p>
    <w:p w14:paraId="2323AC8B" w14:textId="75117803" w:rsidR="00351A3C" w:rsidRDefault="00351A3C" w:rsidP="00C358CC">
      <w:pPr>
        <w:spacing w:line="48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C358CC">
      <w:pPr>
        <w:spacing w:line="48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C358CC">
      <w:pPr>
        <w:spacing w:line="48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C358CC">
      <w:pPr>
        <w:spacing w:line="480" w:lineRule="auto"/>
        <w:rPr>
          <w:color w:val="000000"/>
        </w:rPr>
      </w:pPr>
      <w:proofErr w:type="spellStart"/>
      <w:r>
        <w:rPr>
          <w:i/>
          <w:iCs/>
          <w:color w:val="000000"/>
        </w:rPr>
        <w:lastRenderedPageBreak/>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45847BD3" w:rsidR="00285915" w:rsidRPr="00285915"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C358CC">
      <w:pPr>
        <w:spacing w:line="48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proofErr w:type="spellStart"/>
      <w:r>
        <w:rPr>
          <w:i/>
          <w:iCs/>
        </w:rPr>
        <w:t>N</w:t>
      </w:r>
      <w:r>
        <w:rPr>
          <w:vertAlign w:val="subscript"/>
        </w:rPr>
        <w:t>mass</w:t>
      </w:r>
      <w:proofErr w:type="spellEnd"/>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C358CC">
      <w:pPr>
        <w:spacing w:line="48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C358CC">
      <w:pPr>
        <w:spacing w:line="48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C358CC">
      <w:pPr>
        <w:spacing w:line="48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proofErr w:type="spellStart"/>
      <w:r>
        <w:rPr>
          <w:i/>
          <w:iCs/>
        </w:rPr>
        <w:t>M</w:t>
      </w:r>
      <w:r>
        <w:rPr>
          <w:vertAlign w:val="subscript"/>
        </w:rPr>
        <w:t>area</w:t>
      </w:r>
      <w:proofErr w:type="spellEnd"/>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proofErr w:type="spellStart"/>
      <w:r>
        <w:rPr>
          <w:i/>
          <w:iCs/>
        </w:rPr>
        <w:t>N</w:t>
      </w:r>
      <w:r>
        <w:rPr>
          <w:vertAlign w:val="subscript"/>
        </w:rPr>
        <w:t>area</w:t>
      </w:r>
      <w:proofErr w:type="spellEnd"/>
      <w:r>
        <w:t>.</w:t>
      </w:r>
    </w:p>
    <w:p w14:paraId="0C135B99" w14:textId="77777777" w:rsidR="00351A3C" w:rsidRPr="00FE014F" w:rsidRDefault="00351A3C" w:rsidP="00C358CC">
      <w:pPr>
        <w:spacing w:line="480" w:lineRule="auto"/>
        <w:rPr>
          <w:color w:val="000000"/>
        </w:rPr>
      </w:pPr>
    </w:p>
    <w:p w14:paraId="25E2D5B9" w14:textId="77777777" w:rsidR="00BA3A8F" w:rsidRPr="00FE014F" w:rsidRDefault="00BA3A8F" w:rsidP="00C358CC">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C358CC">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r w:rsidRPr="00FE014F">
        <w:rPr>
          <w:i/>
          <w:iCs/>
          <w:color w:val="000000" w:themeColor="text1"/>
        </w:rPr>
        <w:t>N</w:t>
      </w:r>
      <w:r w:rsidRPr="00FE014F">
        <w:rPr>
          <w:color w:val="000000" w:themeColor="text1"/>
          <w:vertAlign w:val="subscript"/>
        </w:rPr>
        <w:t>area</w:t>
      </w:r>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i/>
          <w:iCs/>
          <w:color w:val="000000" w:themeColor="text1"/>
        </w:rPr>
        <w:t>N</w:t>
      </w:r>
      <w:r w:rsidRPr="00FE014F">
        <w:rPr>
          <w:color w:val="000000" w:themeColor="text1"/>
          <w:vertAlign w:val="subscript"/>
        </w:rPr>
        <w:t>area</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gN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C358CC">
      <w:pPr>
        <w:autoSpaceDE w:val="0"/>
        <w:autoSpaceDN w:val="0"/>
        <w:adjustRightInd w:val="0"/>
        <w:spacing w:line="480" w:lineRule="auto"/>
        <w:rPr>
          <w:color w:val="000000"/>
        </w:rPr>
      </w:pPr>
    </w:p>
    <w:p w14:paraId="0ED25664" w14:textId="655371D5" w:rsidR="00BC73C6" w:rsidRPr="00FE014F" w:rsidRDefault="00BC73C6" w:rsidP="00C358CC">
      <w:pPr>
        <w:autoSpaceDE w:val="0"/>
        <w:autoSpaceDN w:val="0"/>
        <w:adjustRightInd w:val="0"/>
        <w:spacing w:line="480" w:lineRule="auto"/>
        <w:rPr>
          <w:color w:val="000000"/>
        </w:rPr>
      </w:pPr>
      <w:r w:rsidRPr="00FE014F">
        <w:rPr>
          <w:i/>
          <w:iCs/>
          <w:color w:val="000000"/>
        </w:rPr>
        <w:t>Whole plant traits</w:t>
      </w:r>
    </w:p>
    <w:p w14:paraId="56E2B5CB" w14:textId="401E0D73" w:rsidR="00BC73C6" w:rsidRPr="00FE014F" w:rsidRDefault="00FE014F" w:rsidP="00C358CC">
      <w:pPr>
        <w:autoSpaceDE w:val="0"/>
        <w:autoSpaceDN w:val="0"/>
        <w:adjustRightInd w:val="0"/>
        <w:spacing w:line="480" w:lineRule="auto"/>
        <w:ind w:firstLine="720"/>
      </w:pPr>
      <w:r>
        <w:rPr>
          <w:color w:val="000000"/>
        </w:rPr>
        <w:lastRenderedPageBreak/>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root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t xml:space="preserve">in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r w:rsidR="009574E3">
        <w:t xml:space="preserve"> </w:t>
      </w:r>
    </w:p>
    <w:p w14:paraId="5264FE1E" w14:textId="4E018F62" w:rsidR="00BC73C6" w:rsidRPr="00FE014F" w:rsidRDefault="00BC73C6" w:rsidP="00C358CC">
      <w:pPr>
        <w:autoSpaceDE w:val="0"/>
        <w:autoSpaceDN w:val="0"/>
        <w:adjustRightInd w:val="0"/>
        <w:spacing w:line="480" w:lineRule="auto"/>
        <w:ind w:firstLine="720"/>
      </w:pPr>
      <w:r w:rsidRPr="00FE014F">
        <w:t xml:space="preserve">Following the approach explained in </w:t>
      </w:r>
      <w:r w:rsidRPr="00FE014F">
        <w:fldChar w:fldCharType="begin" w:fldLock="1"/>
      </w:r>
      <w:r w:rsidR="00C34C61">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Waring, &amp; Smith, 2021)","manualFormatting":"Perkowski et al. (2021)","plainTextFormattedCitation":"(Perkowski, Waring, &amp; Smith,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w:t>
      </w:r>
      <w:r w:rsidRPr="00FE014F">
        <w:lastRenderedPageBreak/>
        <w:t xml:space="preserve">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C358CC">
      <w:pPr>
        <w:autoSpaceDE w:val="0"/>
        <w:autoSpaceDN w:val="0"/>
        <w:adjustRightInd w:val="0"/>
        <w:spacing w:line="480" w:lineRule="auto"/>
      </w:pPr>
    </w:p>
    <w:p w14:paraId="3019A001" w14:textId="1EFF47A3" w:rsidR="00BC73C6" w:rsidRPr="00FE014F" w:rsidRDefault="00BC73C6" w:rsidP="00C358CC">
      <w:pPr>
        <w:autoSpaceDE w:val="0"/>
        <w:autoSpaceDN w:val="0"/>
        <w:adjustRightInd w:val="0"/>
        <w:spacing w:line="480" w:lineRule="auto"/>
        <w:rPr>
          <w:i/>
          <w:iCs/>
        </w:rPr>
      </w:pPr>
      <w:r w:rsidRPr="00FE014F">
        <w:rPr>
          <w:i/>
          <w:iCs/>
        </w:rPr>
        <w:t>Nitrogen fixation</w:t>
      </w:r>
    </w:p>
    <w:p w14:paraId="5C480B6A" w14:textId="7DCE18A5" w:rsidR="00F917B0" w:rsidRPr="00F91834" w:rsidRDefault="00BC73C6" w:rsidP="00C358CC">
      <w:pPr>
        <w:autoSpaceDE w:val="0"/>
        <w:autoSpaceDN w:val="0"/>
        <w:adjustRightInd w:val="0"/>
        <w:spacing w:line="48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C34C61">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Bakhshian, Masci, &amp; Sheffer, 2020; Dovrat et al., 2018; Perkowski et al., 2021)","plainTextFormattedCitation":"(Dovrat, Bakhshian, Masci, &amp; Sheffer, 2020; Dovrat et al., 2018;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C34C61" w:rsidRPr="00C34C61">
        <w:rPr>
          <w:noProof/>
          <w:color w:val="000000"/>
        </w:rPr>
        <w:t>(Dovrat, Bakhshian, Masci, &amp; Sheffer, 2020; Dovrat et al., 2018;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F91834">
        <w:rPr>
          <w:color w:val="000000"/>
          <w:highlight w:val="yellow"/>
        </w:rPr>
        <w:t>N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C358CC">
      <w:pPr>
        <w:autoSpaceDE w:val="0"/>
        <w:autoSpaceDN w:val="0"/>
        <w:adjustRightInd w:val="0"/>
        <w:spacing w:line="48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C358CC">
      <w:pPr>
        <w:autoSpaceDE w:val="0"/>
        <w:autoSpaceDN w:val="0"/>
        <w:adjustRightInd w:val="0"/>
        <w:spacing w:line="48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273175B4" w:rsidR="00A14A1D" w:rsidRPr="00FE014F" w:rsidRDefault="00AF1373" w:rsidP="00C358CC">
      <w:pPr>
        <w:autoSpaceDE w:val="0"/>
        <w:autoSpaceDN w:val="0"/>
        <w:adjustRightInd w:val="0"/>
        <w:spacing w:line="480" w:lineRule="auto"/>
        <w:ind w:firstLine="720"/>
        <w:rPr>
          <w:color w:val="000000"/>
        </w:rPr>
      </w:pPr>
      <w:r w:rsidRPr="00F91834">
        <w:rPr>
          <w:color w:val="000000"/>
          <w:highlight w:val="yellow"/>
        </w:rPr>
        <w:t xml:space="preserve">Within each nitrogen fertilization treatment </w:t>
      </w:r>
      <w:r w:rsidR="00A14A1D" w:rsidRPr="00F91834">
        <w:rPr>
          <w:color w:val="000000"/>
          <w:highlight w:val="yellow"/>
        </w:rPr>
        <w:t>x</w:t>
      </w:r>
      <w:r w:rsidRPr="00F91834">
        <w:rPr>
          <w:color w:val="000000"/>
          <w:highlight w:val="yellow"/>
        </w:rPr>
        <w:t xml:space="preserve"> 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xml:space="preserve">. This approach for estimating nitrogen fixation standardizes values such that approaching 1 indicates </w:t>
      </w:r>
      <w:r w:rsidR="00A14A1D" w:rsidRPr="00F91834">
        <w:rPr>
          <w:color w:val="000000"/>
          <w:highlight w:val="yellow"/>
        </w:rPr>
        <w:lastRenderedPageBreak/>
        <w:t>increasing reliance on nitrogen fixation, while values that approach 0 indicate decreasing reliance on nitrogen fixation.</w:t>
      </w:r>
    </w:p>
    <w:p w14:paraId="6EA69257" w14:textId="0748FCF5" w:rsidR="00BC73C6" w:rsidRPr="00FE014F" w:rsidRDefault="00BC73C6" w:rsidP="00C358CC">
      <w:pPr>
        <w:autoSpaceDE w:val="0"/>
        <w:autoSpaceDN w:val="0"/>
        <w:adjustRightInd w:val="0"/>
        <w:spacing w:line="480" w:lineRule="auto"/>
        <w:rPr>
          <w:color w:val="000000"/>
        </w:rPr>
      </w:pPr>
    </w:p>
    <w:p w14:paraId="161D0578" w14:textId="280FBEC7" w:rsidR="00BC73C6" w:rsidRPr="00FE014F" w:rsidRDefault="00BC73C6" w:rsidP="00C358CC">
      <w:pPr>
        <w:autoSpaceDE w:val="0"/>
        <w:autoSpaceDN w:val="0"/>
        <w:adjustRightInd w:val="0"/>
        <w:spacing w:line="480" w:lineRule="auto"/>
        <w:rPr>
          <w:color w:val="000000"/>
        </w:rPr>
      </w:pPr>
      <w:r w:rsidRPr="00FE014F">
        <w:rPr>
          <w:i/>
          <w:iCs/>
          <w:color w:val="000000"/>
        </w:rPr>
        <w:t>Statistical analyses</w:t>
      </w:r>
    </w:p>
    <w:p w14:paraId="23A20AC1" w14:textId="56674650" w:rsidR="00F91834" w:rsidRDefault="003A28AA" w:rsidP="00C358CC">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46601119" w:rsidR="00664380" w:rsidRDefault="00A765F4" w:rsidP="00C358CC">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w:t>
      </w:r>
      <w:r w:rsidR="00586C46">
        <w:t xml:space="preserve">plant investment in nitrogen fixation, and </w:t>
      </w:r>
      <w:r w:rsidR="00586C46" w:rsidRPr="00F91834">
        <w:rPr>
          <w:highlight w:val="yellow"/>
        </w:rPr>
        <w:t>percent nitrogen fixed from the atmosphere</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lastRenderedPageBreak/>
        <w:t xml:space="preserve">Models with this independent </w:t>
      </w:r>
      <w:r w:rsidR="00F91834">
        <w:t xml:space="preserve">variable </w:t>
      </w:r>
      <w:r w:rsidRPr="00FE014F">
        <w:t>structure were created for each of the following dependent variables:</w:t>
      </w:r>
      <w:r w:rsidR="00664380">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xml:space="preserve">, root nodule biomass, the ratio of root nodule biomass to root biomass,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F6719A">
        <w:t xml:space="preserve">, </w:t>
      </w:r>
      <w:proofErr w:type="spellStart"/>
      <w:r w:rsidR="00F6719A" w:rsidRPr="00FE014F">
        <w:rPr>
          <w:i/>
          <w:iCs/>
        </w:rPr>
        <w:t>N</w:t>
      </w:r>
      <w:r w:rsidR="00F6719A" w:rsidRPr="00FE014F">
        <w:rPr>
          <w:vertAlign w:val="subscript"/>
        </w:rPr>
        <w:t>area</w:t>
      </w:r>
      <w:proofErr w:type="spellEnd"/>
      <w:r w:rsidR="00F6719A" w:rsidRPr="00FE014F">
        <w:t xml:space="preserve">, </w:t>
      </w:r>
      <w:proofErr w:type="spellStart"/>
      <w:r w:rsidR="00F6719A">
        <w:rPr>
          <w:i/>
          <w:iCs/>
        </w:rPr>
        <w:t>M</w:t>
      </w:r>
      <w:r w:rsidR="00F6719A">
        <w:rPr>
          <w:vertAlign w:val="subscript"/>
        </w:rPr>
        <w:t>area</w:t>
      </w:r>
      <w:proofErr w:type="spellEnd"/>
      <w:r w:rsidR="00F6719A" w:rsidRPr="00FE014F">
        <w:t xml:space="preserve">, </w:t>
      </w:r>
      <w:proofErr w:type="spellStart"/>
      <w:r w:rsidR="00F6719A" w:rsidRPr="00FE014F">
        <w:rPr>
          <w:i/>
          <w:iCs/>
        </w:rPr>
        <w:t>N</w:t>
      </w:r>
      <w:r w:rsidR="00F6719A" w:rsidRPr="00FE014F">
        <w:rPr>
          <w:vertAlign w:val="subscript"/>
        </w:rPr>
        <w:t>mass</w:t>
      </w:r>
      <w:proofErr w:type="spellEnd"/>
      <w:r w:rsidR="00F6719A" w:rsidRPr="00FE014F">
        <w:t xml:space="preserve">, </w:t>
      </w:r>
      <w:proofErr w:type="spellStart"/>
      <w:r w:rsidR="001C077E">
        <w:rPr>
          <w:i/>
          <w:iCs/>
        </w:rPr>
        <w:t>Chl</w:t>
      </w:r>
      <w:r w:rsidR="001C077E">
        <w:rPr>
          <w:vertAlign w:val="subscript"/>
        </w:rPr>
        <w:t>area</w:t>
      </w:r>
      <w:proofErr w:type="spellEnd"/>
      <w:r w:rsidR="001C077E">
        <w:t>,</w:t>
      </w:r>
      <w:r w:rsidR="001C077E" w:rsidRPr="00FE014F">
        <w:rPr>
          <w:i/>
          <w:iCs/>
        </w:rPr>
        <w:t xml:space="preserve"> </w:t>
      </w:r>
      <w:r w:rsidR="00F6719A" w:rsidRPr="00FE014F">
        <w:rPr>
          <w:i/>
          <w:iCs/>
        </w:rPr>
        <w:t>V</w:t>
      </w:r>
      <w:r w:rsidR="00F6719A" w:rsidRPr="00FE014F">
        <w:rPr>
          <w:vertAlign w:val="subscript"/>
        </w:rPr>
        <w:t>cmax25</w:t>
      </w:r>
      <w:r w:rsidR="00F6719A" w:rsidRPr="00FE014F">
        <w:t xml:space="preserve">, </w:t>
      </w:r>
      <w:r w:rsidR="00F6719A" w:rsidRPr="00FE014F">
        <w:rPr>
          <w:i/>
          <w:iCs/>
        </w:rPr>
        <w:t>J</w:t>
      </w:r>
      <w:r w:rsidR="00F6719A" w:rsidRPr="00FE014F">
        <w:rPr>
          <w:vertAlign w:val="subscript"/>
        </w:rPr>
        <w:t>max25</w:t>
      </w:r>
      <w:r w:rsidR="00F6719A" w:rsidRPr="00FE014F">
        <w:t xml:space="preserve">, </w:t>
      </w:r>
      <w:r w:rsidR="00F6719A" w:rsidRPr="00FE014F">
        <w:rPr>
          <w:i/>
          <w:iCs/>
        </w:rPr>
        <w:t>J</w:t>
      </w:r>
      <w:r w:rsidR="00F6719A" w:rsidRPr="00FE014F">
        <w:rPr>
          <w:vertAlign w:val="subscript"/>
        </w:rPr>
        <w:t>max25</w:t>
      </w:r>
      <w:r w:rsidR="00F6719A" w:rsidRPr="00FE014F">
        <w:t>:</w:t>
      </w:r>
      <w:r w:rsidR="00F6719A" w:rsidRPr="00FE014F">
        <w:rPr>
          <w:i/>
          <w:iCs/>
        </w:rPr>
        <w:t>V</w:t>
      </w:r>
      <w:r w:rsidR="00F6719A" w:rsidRPr="00FE014F">
        <w:rPr>
          <w:vertAlign w:val="subscript"/>
        </w:rPr>
        <w:t>cmax25</w:t>
      </w:r>
      <w:r w:rsidR="00F6719A" w:rsidRPr="00FE014F">
        <w:t xml:space="preserve">, </w:t>
      </w:r>
      <w:commentRangeStart w:id="1"/>
      <w:r w:rsidR="00F6719A" w:rsidRPr="003A28AA">
        <w:rPr>
          <w:i/>
          <w:iCs/>
          <w:highlight w:val="yellow"/>
        </w:rPr>
        <w:t>R</w:t>
      </w:r>
      <w:r w:rsidR="00F6719A" w:rsidRPr="003A28AA">
        <w:rPr>
          <w:highlight w:val="yellow"/>
          <w:vertAlign w:val="subscript"/>
        </w:rPr>
        <w:t>d25</w:t>
      </w:r>
      <w:commentRangeEnd w:id="1"/>
      <w:r w:rsidR="001E5EF9">
        <w:rPr>
          <w:rStyle w:val="CommentReference"/>
        </w:rPr>
        <w:commentReference w:id="1"/>
      </w:r>
      <w:r w:rsidR="00F6719A">
        <w:t xml:space="preserve">, </w:t>
      </w:r>
      <w:proofErr w:type="spellStart"/>
      <w:r w:rsidR="00F6719A" w:rsidRPr="00FE014F">
        <w:rPr>
          <w:i/>
          <w:iCs/>
        </w:rPr>
        <w:t>g</w:t>
      </w:r>
      <w:r w:rsidR="00F6719A" w:rsidRPr="00FE014F">
        <w:rPr>
          <w:vertAlign w:val="subscript"/>
        </w:rPr>
        <w:t>s</w:t>
      </w:r>
      <w:r w:rsidR="001C077E">
        <w:rPr>
          <w:vertAlign w:val="subscript"/>
        </w:rPr>
        <w:t>w</w:t>
      </w:r>
      <w:proofErr w:type="spellEnd"/>
      <w:r w:rsidR="00F6719A" w:rsidRPr="00FE014F">
        <w:t>,</w:t>
      </w:r>
      <w:r w:rsidR="001C077E">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F91834">
        <w:t>,</w:t>
      </w:r>
      <w:r w:rsidR="00F6719A">
        <w:t xml:space="preserve"> stomatal limitation, </w:t>
      </w:r>
      <w:r w:rsidR="00F6719A" w:rsidRPr="00664380">
        <w:rPr>
          <w:i/>
          <w:iCs/>
          <w:lang w:val="el-GR"/>
        </w:rPr>
        <w:t>ρ</w:t>
      </w:r>
      <w:r w:rsidR="00F6719A">
        <w:rPr>
          <w:vertAlign w:val="subscript"/>
        </w:rPr>
        <w:t>rubisco</w:t>
      </w:r>
      <w:r w:rsidR="00F6719A">
        <w:t xml:space="preserve">, </w:t>
      </w:r>
      <w:r w:rsidR="00F6719A" w:rsidRPr="00664380">
        <w:rPr>
          <w:i/>
          <w:iCs/>
          <w:lang w:val="el-GR"/>
        </w:rPr>
        <w:t>ρ</w:t>
      </w:r>
      <w:proofErr w:type="spellStart"/>
      <w:r w:rsidR="00F6719A">
        <w:rPr>
          <w:vertAlign w:val="subscript"/>
        </w:rPr>
        <w:t>bioe</w:t>
      </w:r>
      <w:proofErr w:type="spellEnd"/>
      <w:r w:rsidR="00F6719A">
        <w:t xml:space="preserve">, </w:t>
      </w:r>
      <w:r w:rsidR="00F6719A" w:rsidRPr="00664380">
        <w:rPr>
          <w:i/>
          <w:iCs/>
          <w:lang w:val="el-GR"/>
        </w:rPr>
        <w:t>ρ</w:t>
      </w:r>
      <w:r w:rsidR="00F6719A">
        <w:rPr>
          <w:vertAlign w:val="subscript"/>
        </w:rPr>
        <w:t>light</w:t>
      </w:r>
      <w:r w:rsidR="00F6719A">
        <w:t xml:space="preserve">, </w:t>
      </w:r>
      <w:r w:rsidR="00F6719A" w:rsidRPr="00664380">
        <w:rPr>
          <w:i/>
          <w:iCs/>
          <w:lang w:val="el-GR"/>
        </w:rPr>
        <w:t>ρ</w:t>
      </w:r>
      <w:r w:rsidR="00F6719A">
        <w:rPr>
          <w:vertAlign w:val="subscript"/>
        </w:rPr>
        <w:t>photo</w:t>
      </w:r>
      <w:r w:rsidR="00F6719A">
        <w:t xml:space="preserve">, </w:t>
      </w:r>
      <w:r w:rsidR="00F6719A" w:rsidRPr="00664380">
        <w:rPr>
          <w:i/>
          <w:iCs/>
          <w:lang w:val="el-GR"/>
        </w:rPr>
        <w:t>ρ</w:t>
      </w:r>
      <w:r w:rsidR="00F6719A">
        <w:rPr>
          <w:vertAlign w:val="subscript"/>
        </w:rPr>
        <w:t>structure</w:t>
      </w:r>
      <w:r w:rsidR="00F6719A">
        <w:t xml:space="preserve">, </w:t>
      </w:r>
      <w:r w:rsidR="00F6719A" w:rsidRPr="00F91834">
        <w:rPr>
          <w:i/>
          <w:iCs/>
          <w:highlight w:val="yellow"/>
          <w:lang w:val="el-GR"/>
        </w:rPr>
        <w:t>χ</w:t>
      </w:r>
      <w:r w:rsidR="00F6719A" w:rsidRPr="00FE014F">
        <w:t xml:space="preserve">, </w:t>
      </w:r>
      <w:r w:rsidR="00F6719A" w:rsidRPr="00FE014F">
        <w:rPr>
          <w:i/>
          <w:iCs/>
        </w:rPr>
        <w:t>PNUE</w:t>
      </w:r>
      <w:r w:rsidR="00F6719A" w:rsidRPr="00FE014F">
        <w:t xml:space="preserve">, </w:t>
      </w:r>
      <w:proofErr w:type="spellStart"/>
      <w:r w:rsidR="00F6719A" w:rsidRPr="00FE014F">
        <w:rPr>
          <w:i/>
          <w:iCs/>
        </w:rPr>
        <w:t>iWUE</w:t>
      </w:r>
      <w:proofErr w:type="spellEnd"/>
      <w:r w:rsidR="00F6719A" w:rsidRPr="00FE014F">
        <w:t xml:space="preserve">, </w:t>
      </w:r>
      <w:proofErr w:type="spellStart"/>
      <w:r w:rsidR="00F6719A" w:rsidRPr="00FE014F">
        <w:rPr>
          <w:i/>
          <w:iCs/>
        </w:rPr>
        <w:t>N</w:t>
      </w:r>
      <w:r w:rsidR="00F6719A" w:rsidRPr="00FE014F">
        <w:rPr>
          <w:vertAlign w:val="subscript"/>
        </w:rPr>
        <w:t>area</w:t>
      </w:r>
      <w:r w:rsidR="00F6719A" w:rsidRPr="00FE014F">
        <w:t>:</w:t>
      </w:r>
      <w:r w:rsidR="00F6719A" w:rsidRPr="00FE014F">
        <w:rPr>
          <w:i/>
          <w:iCs/>
        </w:rPr>
        <w:t>g</w:t>
      </w:r>
      <w:r w:rsidR="00F6719A" w:rsidRPr="00FE014F">
        <w:rPr>
          <w:vertAlign w:val="subscript"/>
        </w:rPr>
        <w:t>s</w:t>
      </w:r>
      <w:r w:rsidR="00D74537">
        <w:rPr>
          <w:vertAlign w:val="subscript"/>
        </w:rPr>
        <w:t>w</w:t>
      </w:r>
      <w:proofErr w:type="spellEnd"/>
      <w:r w:rsidR="00F6719A" w:rsidRPr="00FE014F">
        <w:t xml:space="preserve">, </w:t>
      </w:r>
      <w:r w:rsidR="00D74537">
        <w:t xml:space="preserve">and </w:t>
      </w:r>
      <w:r w:rsidR="00F6719A" w:rsidRPr="00FE014F">
        <w:rPr>
          <w:i/>
          <w:iCs/>
        </w:rPr>
        <w:t>V</w:t>
      </w:r>
      <w:r w:rsidR="00F6719A" w:rsidRPr="00FE014F">
        <w:rPr>
          <w:vertAlign w:val="subscript"/>
        </w:rPr>
        <w:t>cmax</w:t>
      </w:r>
      <w:r w:rsidR="00D74537">
        <w:rPr>
          <w:vertAlign w:val="subscript"/>
        </w:rPr>
        <w:t>25</w:t>
      </w:r>
      <w:r w:rsidR="00F6719A" w:rsidRPr="00FE014F">
        <w:t>:</w:t>
      </w:r>
      <w:r w:rsidR="00F6719A" w:rsidRPr="00FE014F">
        <w:rPr>
          <w:i/>
          <w:iCs/>
        </w:rPr>
        <w:t>g</w:t>
      </w:r>
      <w:r w:rsidR="00F6719A" w:rsidRPr="00FE014F">
        <w:rPr>
          <w:vertAlign w:val="subscript"/>
        </w:rPr>
        <w:t>s</w:t>
      </w:r>
      <w:r w:rsidR="00D74537">
        <w:rPr>
          <w:vertAlign w:val="subscript"/>
        </w:rPr>
        <w:t>w</w:t>
      </w:r>
      <w:r w:rsidR="00664380">
        <w:t>.</w:t>
      </w:r>
    </w:p>
    <w:p w14:paraId="64563943" w14:textId="7672F32D" w:rsidR="008B6132" w:rsidRDefault="005B0115" w:rsidP="00C358CC">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0.05), then models were fit using dependent variables that were natural log transformed. If residual normality assumptions were still not met (Shapiro-Wilk: p&lt;0.05), then models were fit using dependent variables that were square root transformed. All residual normality assumptions that did not originally satisfy residual normality assumptions were met with either a natural log or square root data transformation (Shapiro-Wilk: p&gt;0.05 in all cases).</w:t>
      </w:r>
      <w:r w:rsidR="008B6132">
        <w:t xml:space="preserve"> Specifically, models for</w:t>
      </w:r>
      <w:r w:rsidR="00E249F0">
        <w:t xml:space="preserve"> total leaf area, </w:t>
      </w:r>
      <w:proofErr w:type="spellStart"/>
      <w:r w:rsidR="00E249F0">
        <w:rPr>
          <w:i/>
          <w:iCs/>
        </w:rPr>
        <w:t>N</w:t>
      </w:r>
      <w:r w:rsidR="00E249F0">
        <w:rPr>
          <w:vertAlign w:val="subscript"/>
        </w:rPr>
        <w:t>area</w:t>
      </w:r>
      <w:proofErr w:type="spellEnd"/>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proofErr w:type="gramStart"/>
      <w:r w:rsidR="001C077E">
        <w:rPr>
          <w:i/>
          <w:iCs/>
        </w:rPr>
        <w:t>C</w:t>
      </w:r>
      <w:r w:rsidR="001C077E">
        <w:rPr>
          <w:vertAlign w:val="subscript"/>
        </w:rPr>
        <w:t>i</w:t>
      </w:r>
      <w:r w:rsidR="001C077E">
        <w:t>:</w:t>
      </w:r>
      <w:r w:rsidR="001C077E">
        <w:rPr>
          <w:i/>
          <w:iCs/>
        </w:rPr>
        <w:t>C</w:t>
      </w:r>
      <w:r w:rsidR="001C077E">
        <w:rPr>
          <w:vertAlign w:val="subscript"/>
        </w:rPr>
        <w:t>a</w:t>
      </w:r>
      <w:proofErr w:type="spellEnd"/>
      <w:proofErr w:type="gram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1C077E" w:rsidRPr="00664380">
        <w:rPr>
          <w:i/>
          <w:iCs/>
          <w:lang w:val="el-GR"/>
        </w:rPr>
        <w:t>ρ</w:t>
      </w:r>
      <w:r w:rsidR="001C077E">
        <w:rPr>
          <w:vertAlign w:val="subscript"/>
        </w:rPr>
        <w:t>structure</w:t>
      </w:r>
      <w:r w:rsidR="001C077E">
        <w:t xml:space="preserve">, </w:t>
      </w:r>
      <w:r w:rsidR="008B6132">
        <w:t xml:space="preserve">satisfied residual normality assumptions with a natural log data transformation, and models for </w:t>
      </w:r>
      <w:proofErr w:type="spellStart"/>
      <w:r w:rsidR="001C077E">
        <w:rPr>
          <w:i/>
          <w:iCs/>
        </w:rPr>
        <w:t>g</w:t>
      </w:r>
      <w:r w:rsidR="001C077E">
        <w:rPr>
          <w:vertAlign w:val="subscript"/>
        </w:rPr>
        <w:t>sw</w:t>
      </w:r>
      <w:proofErr w:type="spellEnd"/>
      <w:r w:rsidR="008B6132">
        <w:t xml:space="preserve"> </w:t>
      </w:r>
      <w:r w:rsidR="001C077E">
        <w:t xml:space="preserve">and </w:t>
      </w:r>
      <w:r w:rsidR="001C077E" w:rsidRPr="00664380">
        <w:rPr>
          <w:i/>
          <w:iCs/>
          <w:lang w:val="el-GR"/>
        </w:rPr>
        <w:t>ρ</w:t>
      </w:r>
      <w:r w:rsidR="001C077E">
        <w:rPr>
          <w:vertAlign w:val="subscript"/>
        </w:rPr>
        <w:t>light</w:t>
      </w:r>
      <w:r w:rsidR="001C077E">
        <w:t xml:space="preserve"> </w:t>
      </w:r>
      <w:r w:rsidR="008B6132">
        <w:t>satisfied such assumptions with a square root data transformation.</w:t>
      </w:r>
    </w:p>
    <w:p w14:paraId="252D01F6" w14:textId="277BF5DC" w:rsidR="00E60BAC" w:rsidRPr="00FE014F" w:rsidRDefault="005B0115" w:rsidP="00C358CC">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C34C61">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Mächler, Bolker, &amp; Walker, 2015)","plainTextFormattedCitation":"(Bates, Mächler, Bolker, &amp; Walker, 2015)","previouslyFormattedCitation":"(Bates et al., 2015)"},"properties":{"noteIndex":0},"schema":"https://github.com/citation-style-language/schema/raw/master/csl-citation.json"}</w:instrText>
      </w:r>
      <w:r w:rsidRPr="00FE014F">
        <w:fldChar w:fldCharType="separate"/>
      </w:r>
      <w:r w:rsidR="00C34C61" w:rsidRPr="00C34C61">
        <w:rPr>
          <w:noProof/>
        </w:rPr>
        <w:t>(Bates, Mächler, Bolker, &amp; Walker,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w:t>
      </w:r>
      <w:r w:rsidRPr="00FE014F">
        <w:lastRenderedPageBreak/>
        <w:t xml:space="preserve">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rsidP="00C358CC">
      <w:pPr>
        <w:spacing w:line="480" w:lineRule="auto"/>
        <w:rPr>
          <w:bCs/>
        </w:rPr>
      </w:pPr>
      <w:r w:rsidRPr="00FE014F">
        <w:rPr>
          <w:bCs/>
        </w:rPr>
        <w:br w:type="page"/>
      </w:r>
    </w:p>
    <w:p w14:paraId="37CD859E" w14:textId="7710C379" w:rsidR="00FE014F" w:rsidRPr="00FE014F" w:rsidRDefault="00FE014F" w:rsidP="00C358CC">
      <w:pPr>
        <w:spacing w:line="480" w:lineRule="auto"/>
        <w:rPr>
          <w:bCs/>
        </w:rPr>
      </w:pPr>
      <w:r w:rsidRPr="00FE014F">
        <w:rPr>
          <w:b/>
        </w:rPr>
        <w:lastRenderedPageBreak/>
        <w:t>Results</w:t>
      </w:r>
    </w:p>
    <w:p w14:paraId="49194D38" w14:textId="3CA32B14" w:rsidR="00664380" w:rsidRPr="000E7383" w:rsidRDefault="00664380" w:rsidP="00C358CC">
      <w:pPr>
        <w:spacing w:line="480" w:lineRule="auto"/>
        <w:rPr>
          <w:bCs/>
          <w:i/>
          <w:iCs/>
        </w:rPr>
      </w:pPr>
      <w:r w:rsidRPr="000E7383">
        <w:rPr>
          <w:bCs/>
          <w:i/>
          <w:iCs/>
        </w:rPr>
        <w:t>Carbon costs to acquire nitrogen</w:t>
      </w:r>
    </w:p>
    <w:p w14:paraId="67EC4C87" w14:textId="184B7113" w:rsidR="009E41D6" w:rsidRDefault="00550E69" w:rsidP="00C358CC">
      <w:pPr>
        <w:spacing w:line="480" w:lineRule="auto"/>
        <w:ind w:firstLine="720"/>
        <w:rPr>
          <w:bCs/>
        </w:rPr>
      </w:pPr>
      <w:r w:rsidRPr="000E7383">
        <w:rPr>
          <w:bCs/>
        </w:rPr>
        <w:t xml:space="preserve">Carbon costs to acquire nitrogen were driven by a </w:t>
      </w:r>
      <w:r w:rsidR="00672FFC" w:rsidRPr="000E7383">
        <w:rPr>
          <w:bCs/>
        </w:rPr>
        <w:t>three-way interaction between CO</w:t>
      </w:r>
      <w:r w:rsidR="00672FFC" w:rsidRPr="000E7383">
        <w:rPr>
          <w:bCs/>
          <w:vertAlign w:val="subscript"/>
        </w:rPr>
        <w:t>2</w:t>
      </w:r>
      <w:r w:rsidR="00672FFC" w:rsidRPr="000E7383">
        <w:rPr>
          <w:bCs/>
        </w:rPr>
        <w:t xml:space="preserve"> treatment, inoculation treatment, and nitrogen fertilization</w:t>
      </w:r>
      <w:r w:rsidR="00190698" w:rsidRPr="000E7383">
        <w:rPr>
          <w:bCs/>
        </w:rPr>
        <w:t xml:space="preserve"> (Table 1; Fig. 1</w:t>
      </w:r>
      <w:r w:rsidR="00325067" w:rsidRPr="000E7383">
        <w:rPr>
          <w:bCs/>
        </w:rPr>
        <w:t>A</w:t>
      </w:r>
      <w:r w:rsidR="00190698" w:rsidRPr="000E7383">
        <w:rPr>
          <w:bCs/>
        </w:rPr>
        <w:t>)</w:t>
      </w:r>
      <w:r w:rsidR="00672FFC" w:rsidRPr="000E7383">
        <w:rPr>
          <w:bCs/>
        </w:rPr>
        <w:t xml:space="preserve">. This interaction indicated that increasing nitrogen fertilization decreased </w:t>
      </w:r>
      <w:proofErr w:type="spellStart"/>
      <w:r w:rsidR="00672FFC" w:rsidRPr="000E7383">
        <w:rPr>
          <w:bCs/>
          <w:i/>
          <w:iCs/>
        </w:rPr>
        <w:t>N</w:t>
      </w:r>
      <w:r w:rsidR="00672FFC" w:rsidRPr="000E7383">
        <w:rPr>
          <w:bCs/>
          <w:vertAlign w:val="subscript"/>
        </w:rPr>
        <w:t>cost</w:t>
      </w:r>
      <w:proofErr w:type="spellEnd"/>
      <w:r w:rsidR="00672FFC" w:rsidRPr="000E7383">
        <w:rPr>
          <w:bCs/>
        </w:rPr>
        <w:t xml:space="preserve"> in all treatment combinations, except for inoculated pots growing in the elevated CO</w:t>
      </w:r>
      <w:r w:rsidR="00672FFC" w:rsidRPr="000E7383">
        <w:rPr>
          <w:bCs/>
          <w:vertAlign w:val="subscript"/>
        </w:rPr>
        <w:t>2</w:t>
      </w:r>
      <w:r w:rsidR="00672FFC" w:rsidRPr="000E7383">
        <w:rPr>
          <w:bCs/>
        </w:rPr>
        <w:t xml:space="preserve"> treatment (Tukey: p=0.8</w:t>
      </w:r>
      <w:r w:rsidR="00A56938" w:rsidRPr="000E7383">
        <w:rPr>
          <w:bCs/>
        </w:rPr>
        <w:t>27; Fig. 1A</w:t>
      </w:r>
      <w:r w:rsidR="00672FFC" w:rsidRPr="000E7383">
        <w:rPr>
          <w:bCs/>
        </w:rPr>
        <w:t xml:space="preserve">). </w:t>
      </w:r>
      <w:r w:rsidR="00A56938" w:rsidRPr="000E7383">
        <w:rPr>
          <w:bCs/>
        </w:rPr>
        <w:t xml:space="preserve">A strong interaction between inoculation treatment and nitrogen fertilization indicated that the general negative effect of increasing fertilization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was stronger in uninoculated pots (Tukey: p&lt;0.001; Table 1). An additional interaction between CO</w:t>
      </w:r>
      <w:r w:rsidR="00A56938" w:rsidRPr="000E7383">
        <w:rPr>
          <w:bCs/>
          <w:vertAlign w:val="subscript"/>
        </w:rPr>
        <w:t>2</w:t>
      </w:r>
      <w:r w:rsidR="00A56938" w:rsidRPr="000E7383">
        <w:rPr>
          <w:bCs/>
        </w:rPr>
        <w:t xml:space="preserve"> and inoculation treatments indicated that inoculation treatment had no effect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in the ambient CO</w:t>
      </w:r>
      <w:r w:rsidR="00A56938" w:rsidRPr="000E7383">
        <w:rPr>
          <w:bCs/>
          <w:vertAlign w:val="subscript"/>
        </w:rPr>
        <w:t>2</w:t>
      </w:r>
      <w:r w:rsidR="00A56938" w:rsidRPr="000E7383">
        <w:rPr>
          <w:bCs/>
        </w:rPr>
        <w:t xml:space="preserve"> treatment (Tukey: p=0.227), while uninoculated pots generally had higher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than inoculated pots in the elevated CO</w:t>
      </w:r>
      <w:r w:rsidR="00A56938" w:rsidRPr="000E7383">
        <w:rPr>
          <w:bCs/>
          <w:vertAlign w:val="subscript"/>
        </w:rPr>
        <w:t>2</w:t>
      </w:r>
      <w:r w:rsidR="00A56938" w:rsidRPr="000E7383">
        <w:rPr>
          <w:bCs/>
        </w:rPr>
        <w:t xml:space="preserve"> treatment (Tukey: p&lt;0.001). </w:t>
      </w:r>
      <w:r w:rsidR="00D646BA">
        <w:rPr>
          <w:bCs/>
        </w:rPr>
        <w:t>Individually,</w:t>
      </w:r>
      <w:r w:rsidR="009E41D6">
        <w:rPr>
          <w:bCs/>
        </w:rPr>
        <w:t xml:space="preserve"> </w:t>
      </w:r>
      <w:proofErr w:type="spellStart"/>
      <w:r w:rsidR="009E41D6" w:rsidRPr="000E7383">
        <w:rPr>
          <w:bCs/>
          <w:i/>
          <w:iCs/>
        </w:rPr>
        <w:t>N</w:t>
      </w:r>
      <w:r w:rsidR="009E41D6" w:rsidRPr="000E7383">
        <w:rPr>
          <w:bCs/>
          <w:vertAlign w:val="subscript"/>
        </w:rPr>
        <w:t>cost</w:t>
      </w:r>
      <w:proofErr w:type="spellEnd"/>
      <w:r w:rsidR="009E41D6">
        <w:rPr>
          <w:bCs/>
        </w:rPr>
        <w:t xml:space="preserve"> generally increased with increasing CO</w:t>
      </w:r>
      <w:r w:rsidR="009E41D6">
        <w:rPr>
          <w:bCs/>
          <w:vertAlign w:val="subscript"/>
        </w:rPr>
        <w:t>2</w:t>
      </w:r>
      <w:r w:rsidR="009E41D6">
        <w:rPr>
          <w:bCs/>
        </w:rPr>
        <w:t xml:space="preserve"> concentration, decreased with inoculation, and increased with increasing fertilization (Table 1).</w:t>
      </w:r>
    </w:p>
    <w:p w14:paraId="766F6B1A" w14:textId="12454EE3" w:rsidR="00A56938" w:rsidRPr="000E7383" w:rsidRDefault="00127F5D" w:rsidP="00C358CC">
      <w:pPr>
        <w:spacing w:line="480" w:lineRule="auto"/>
        <w:ind w:firstLine="720"/>
        <w:rPr>
          <w:bCs/>
        </w:rPr>
      </w:pPr>
      <w:r>
        <w:rPr>
          <w:bCs/>
        </w:rPr>
        <w:t xml:space="preserve">Belowground carbon biomass, the denominator of </w:t>
      </w:r>
      <w:proofErr w:type="spellStart"/>
      <w:r w:rsidRPr="000E7383">
        <w:rPr>
          <w:bCs/>
          <w:i/>
          <w:iCs/>
        </w:rPr>
        <w:t>N</w:t>
      </w:r>
      <w:r w:rsidRPr="000E7383">
        <w:rPr>
          <w:bCs/>
          <w:vertAlign w:val="subscript"/>
        </w:rPr>
        <w:t>cost</w:t>
      </w:r>
      <w:proofErr w:type="spellEnd"/>
      <w:r>
        <w:rPr>
          <w:bCs/>
        </w:rPr>
        <w:t xml:space="preserve">, generally increased with increasing nitrogen fertilization (Table 1); however, the net effect of fertilization on </w:t>
      </w:r>
      <w:proofErr w:type="spellStart"/>
      <w:r w:rsidRPr="000E7383">
        <w:rPr>
          <w:bCs/>
          <w:i/>
          <w:iCs/>
        </w:rPr>
        <w:t>C</w:t>
      </w:r>
      <w:r w:rsidRPr="000E7383">
        <w:rPr>
          <w:bCs/>
          <w:vertAlign w:val="subscript"/>
        </w:rPr>
        <w:t>bg</w:t>
      </w:r>
      <w:proofErr w:type="spellEnd"/>
      <w:r w:rsidRPr="000E7383">
        <w:rPr>
          <w:bCs/>
        </w:rPr>
        <w:t xml:space="preserve"> was greater in uninoculated pots (</w:t>
      </w:r>
      <w:r>
        <w:rPr>
          <w:bCs/>
        </w:rPr>
        <w:t>Table 1, inoculation*fertilization interaction; Tukey: p&lt;0.001) and</w:t>
      </w:r>
      <w:r w:rsidR="009E41D6">
        <w:rPr>
          <w:bCs/>
        </w:rPr>
        <w:t xml:space="preserve"> </w:t>
      </w:r>
      <w:r>
        <w:rPr>
          <w:bCs/>
        </w:rPr>
        <w:t>marginally greater under elevated CO</w:t>
      </w:r>
      <w:r>
        <w:rPr>
          <w:bCs/>
          <w:vertAlign w:val="subscript"/>
        </w:rPr>
        <w:t>2</w:t>
      </w:r>
      <w:r>
        <w:rPr>
          <w:bCs/>
        </w:rPr>
        <w:t xml:space="preserve"> (Table 1, </w:t>
      </w:r>
      <w:r w:rsidRPr="00127F5D">
        <w:rPr>
          <w:bCs/>
        </w:rPr>
        <w:t>CO</w:t>
      </w:r>
      <w:r>
        <w:rPr>
          <w:bCs/>
          <w:vertAlign w:val="subscript"/>
        </w:rPr>
        <w:t>2</w:t>
      </w:r>
      <w:r>
        <w:rPr>
          <w:bCs/>
        </w:rPr>
        <w:t xml:space="preserve">*fertilization interaction; </w:t>
      </w:r>
      <w:r w:rsidRPr="00127F5D">
        <w:rPr>
          <w:bCs/>
        </w:rPr>
        <w:t>Tukey</w:t>
      </w:r>
      <w:r>
        <w:rPr>
          <w:bCs/>
        </w:rPr>
        <w:t xml:space="preserve">: p=0.099). </w:t>
      </w:r>
      <w:r w:rsidR="000978B2" w:rsidRPr="000E7383">
        <w:rPr>
          <w:bCs/>
        </w:rPr>
        <w:t>An additional interaction between CO</w:t>
      </w:r>
      <w:r w:rsidR="000978B2" w:rsidRPr="000E7383">
        <w:rPr>
          <w:bCs/>
          <w:vertAlign w:val="subscript"/>
        </w:rPr>
        <w:t>2</w:t>
      </w:r>
      <w:r w:rsidR="000978B2" w:rsidRPr="000E7383">
        <w:rPr>
          <w:bCs/>
        </w:rPr>
        <w:t xml:space="preserve"> treatment and inoculation treatment indicated that the general positive effect of inoculation</w:t>
      </w:r>
      <w:r>
        <w:rPr>
          <w:bCs/>
        </w:rPr>
        <w:t xml:space="preserve"> </w:t>
      </w:r>
      <w:r w:rsidR="000978B2" w:rsidRPr="000E7383">
        <w:rPr>
          <w:bCs/>
        </w:rPr>
        <w:t xml:space="preserve">on </w:t>
      </w:r>
      <w:proofErr w:type="spellStart"/>
      <w:r w:rsidR="000978B2" w:rsidRPr="000E7383">
        <w:rPr>
          <w:bCs/>
          <w:i/>
          <w:iCs/>
        </w:rPr>
        <w:t>C</w:t>
      </w:r>
      <w:r w:rsidR="000978B2" w:rsidRPr="000E7383">
        <w:rPr>
          <w:bCs/>
          <w:vertAlign w:val="subscript"/>
        </w:rPr>
        <w:t>bg</w:t>
      </w:r>
      <w:proofErr w:type="spellEnd"/>
      <w:r w:rsidR="000978B2" w:rsidRPr="000E7383">
        <w:rPr>
          <w:bCs/>
        </w:rPr>
        <w:t xml:space="preserve"> </w:t>
      </w:r>
      <w:r>
        <w:rPr>
          <w:bCs/>
        </w:rPr>
        <w:t>(Table 1)</w:t>
      </w:r>
      <w:r w:rsidRPr="000E7383">
        <w:rPr>
          <w:bCs/>
        </w:rPr>
        <w:t xml:space="preserve"> </w:t>
      </w:r>
      <w:r w:rsidR="000978B2" w:rsidRPr="000E7383">
        <w:rPr>
          <w:bCs/>
        </w:rPr>
        <w:t xml:space="preserve">was stronger in the </w:t>
      </w:r>
      <w:r w:rsidR="00082C95" w:rsidRPr="000E7383">
        <w:rPr>
          <w:bCs/>
        </w:rPr>
        <w:t>ambient CO</w:t>
      </w:r>
      <w:r w:rsidR="00082C95" w:rsidRPr="000E7383">
        <w:rPr>
          <w:bCs/>
          <w:vertAlign w:val="subscript"/>
        </w:rPr>
        <w:t>2</w:t>
      </w:r>
      <w:r w:rsidR="00082C95" w:rsidRPr="000E7383">
        <w:rPr>
          <w:bCs/>
        </w:rPr>
        <w:t xml:space="preserve"> treatment, where inoculation increased </w:t>
      </w:r>
      <w:proofErr w:type="spellStart"/>
      <w:r w:rsidR="00082C95" w:rsidRPr="000E7383">
        <w:rPr>
          <w:bCs/>
          <w:i/>
          <w:iCs/>
        </w:rPr>
        <w:t>C</w:t>
      </w:r>
      <w:r w:rsidR="00082C95" w:rsidRPr="000E7383">
        <w:rPr>
          <w:bCs/>
          <w:vertAlign w:val="subscript"/>
        </w:rPr>
        <w:t>bg</w:t>
      </w:r>
      <w:proofErr w:type="spellEnd"/>
      <w:r w:rsidR="00082C95" w:rsidRPr="000E7383">
        <w:rPr>
          <w:bCs/>
        </w:rPr>
        <w:t xml:space="preserve"> by 102% </w:t>
      </w:r>
      <w:r w:rsidR="007B7012" w:rsidRPr="000E7383">
        <w:rPr>
          <w:bCs/>
        </w:rPr>
        <w:t>and 46% in the ambient and elevated CO</w:t>
      </w:r>
      <w:r w:rsidR="007B7012" w:rsidRPr="000E7383">
        <w:rPr>
          <w:bCs/>
          <w:vertAlign w:val="subscript"/>
        </w:rPr>
        <w:t>2</w:t>
      </w:r>
      <w:r w:rsidR="007B7012" w:rsidRPr="000E7383">
        <w:rPr>
          <w:bCs/>
        </w:rPr>
        <w:t xml:space="preserve"> treatments, respectively (Tukey: p&lt;0.001 in both cases). </w:t>
      </w:r>
      <w:r>
        <w:rPr>
          <w:bCs/>
        </w:rPr>
        <w:t>Increasing CO</w:t>
      </w:r>
      <w:r>
        <w:rPr>
          <w:bCs/>
          <w:vertAlign w:val="subscript"/>
        </w:rPr>
        <w:t>2</w:t>
      </w:r>
      <w:r>
        <w:rPr>
          <w:bCs/>
        </w:rPr>
        <w:t xml:space="preserve"> concentration also had a general positive effect on </w:t>
      </w:r>
      <w:proofErr w:type="spellStart"/>
      <w:r w:rsidR="007B7012" w:rsidRPr="000E7383">
        <w:rPr>
          <w:bCs/>
          <w:i/>
          <w:iCs/>
        </w:rPr>
        <w:t>C</w:t>
      </w:r>
      <w:r w:rsidR="007B7012" w:rsidRPr="000E7383">
        <w:rPr>
          <w:bCs/>
          <w:vertAlign w:val="subscript"/>
        </w:rPr>
        <w:t>bg</w:t>
      </w:r>
      <w:proofErr w:type="spellEnd"/>
      <w:r w:rsidR="007B7012" w:rsidRPr="000E7383">
        <w:rPr>
          <w:bCs/>
        </w:rPr>
        <w:t xml:space="preserve"> (</w:t>
      </w:r>
      <w:r w:rsidR="009E41D6">
        <w:rPr>
          <w:bCs/>
        </w:rPr>
        <w:t>Table 1</w:t>
      </w:r>
      <w:r w:rsidR="007B7012" w:rsidRPr="000E7383">
        <w:rPr>
          <w:bCs/>
        </w:rPr>
        <w:t>)</w:t>
      </w:r>
      <w:r>
        <w:rPr>
          <w:bCs/>
        </w:rPr>
        <w:t>.</w:t>
      </w:r>
    </w:p>
    <w:p w14:paraId="0E068FD6" w14:textId="0A15A77A" w:rsidR="009E41D6" w:rsidRPr="009E41D6" w:rsidRDefault="009E41D6" w:rsidP="00C358CC">
      <w:pPr>
        <w:spacing w:line="480" w:lineRule="auto"/>
        <w:ind w:firstLine="720"/>
        <w:rPr>
          <w:bCs/>
        </w:rPr>
      </w:pPr>
      <w:r>
        <w:rPr>
          <w:bCs/>
        </w:rPr>
        <w:lastRenderedPageBreak/>
        <w:t xml:space="preserve">Whole plant nitrogen biomass generally increased with increasing nitrogen fertilization (Table 1); </w:t>
      </w:r>
      <w:proofErr w:type="gramStart"/>
      <w:r>
        <w:rPr>
          <w:bCs/>
        </w:rPr>
        <w:t>however</w:t>
      </w:r>
      <w:proofErr w:type="gramEnd"/>
      <w:r>
        <w:rPr>
          <w:bCs/>
        </w:rPr>
        <w:t xml:space="preserve"> this effect was generally stronger in uninoculated pots</w:t>
      </w:r>
      <w:r w:rsidR="00461D5E" w:rsidRPr="000E7383">
        <w:rPr>
          <w:bCs/>
        </w:rPr>
        <w:t xml:space="preserve"> (</w:t>
      </w:r>
      <w:r>
        <w:rPr>
          <w:bCs/>
        </w:rPr>
        <w:t xml:space="preserve">Table 1, inoculation*fertilization interaction; </w:t>
      </w:r>
      <w:r w:rsidR="00461D5E" w:rsidRPr="000E7383">
        <w:rPr>
          <w:bCs/>
        </w:rPr>
        <w:t xml:space="preserve">Tukey: p&lt;0.001). </w:t>
      </w:r>
      <w:proofErr w:type="spellStart"/>
      <w:r w:rsidRPr="000E7383">
        <w:rPr>
          <w:bCs/>
          <w:i/>
          <w:iCs/>
        </w:rPr>
        <w:t>N</w:t>
      </w:r>
      <w:r w:rsidRPr="000E7383">
        <w:rPr>
          <w:bCs/>
          <w:vertAlign w:val="subscript"/>
        </w:rPr>
        <w:t>wp</w:t>
      </w:r>
      <w:proofErr w:type="spellEnd"/>
      <w:r>
        <w:rPr>
          <w:bCs/>
        </w:rPr>
        <w:t xml:space="preserve"> also generally increased with increasing CO</w:t>
      </w:r>
      <w:r>
        <w:rPr>
          <w:bCs/>
          <w:vertAlign w:val="subscript"/>
        </w:rPr>
        <w:t>2</w:t>
      </w:r>
      <w:r>
        <w:rPr>
          <w:bCs/>
        </w:rPr>
        <w:t xml:space="preserve"> concentration (Tukey: p=0.008) and inoculation (Tukey: p&lt;0.001).</w:t>
      </w:r>
    </w:p>
    <w:p w14:paraId="1A330113" w14:textId="77777777" w:rsidR="0005043C" w:rsidRPr="000E7383" w:rsidRDefault="0005043C" w:rsidP="00C358CC">
      <w:pPr>
        <w:spacing w:line="480" w:lineRule="auto"/>
        <w:rPr>
          <w:bCs/>
          <w:i/>
          <w:iCs/>
        </w:rPr>
      </w:pPr>
    </w:p>
    <w:p w14:paraId="3F9E5DB3" w14:textId="14BD8A20" w:rsidR="00664380" w:rsidRPr="000E7383" w:rsidRDefault="00664380" w:rsidP="00C358CC">
      <w:pPr>
        <w:spacing w:line="480" w:lineRule="auto"/>
        <w:rPr>
          <w:bCs/>
          <w:i/>
          <w:iCs/>
        </w:rPr>
      </w:pPr>
      <w:r w:rsidRPr="000E7383">
        <w:rPr>
          <w:bCs/>
          <w:i/>
          <w:iCs/>
        </w:rPr>
        <w:t>Whole plant growth</w:t>
      </w:r>
      <w:r w:rsidR="00515179" w:rsidRPr="000E7383">
        <w:rPr>
          <w:bCs/>
          <w:i/>
          <w:iCs/>
        </w:rPr>
        <w:t xml:space="preserve"> and total leaf area</w:t>
      </w:r>
    </w:p>
    <w:p w14:paraId="5F4036BC" w14:textId="0D98EF4F" w:rsidR="000A41E5" w:rsidRDefault="000A41E5" w:rsidP="00C358CC">
      <w:pPr>
        <w:spacing w:line="480" w:lineRule="auto"/>
        <w:ind w:firstLine="720"/>
        <w:rPr>
          <w:bCs/>
        </w:rPr>
      </w:pPr>
      <w:r>
        <w:rPr>
          <w:bCs/>
        </w:rPr>
        <w:t>Increasing nitrogen fertilization generally increased total leaf area (Table 1; Fig. 1B); however, the net effect of nitrogen fertilization was stronger under elevated CO</w:t>
      </w:r>
      <w:r>
        <w:rPr>
          <w:bCs/>
          <w:vertAlign w:val="subscript"/>
        </w:rPr>
        <w:t>2</w:t>
      </w:r>
      <w:r w:rsidRPr="000E7383">
        <w:rPr>
          <w:bCs/>
        </w:rPr>
        <w:t xml:space="preserve"> </w:t>
      </w:r>
      <w:r>
        <w:rPr>
          <w:bCs/>
        </w:rPr>
        <w:t>(CO</w:t>
      </w:r>
      <w:r>
        <w:rPr>
          <w:bCs/>
          <w:vertAlign w:val="subscript"/>
        </w:rPr>
        <w:t>2</w:t>
      </w:r>
      <w:r>
        <w:rPr>
          <w:bCs/>
        </w:rPr>
        <w:t xml:space="preserve">*fertilization interaction; Table 1; Tukey: p&lt;0.001) and in uninoculated pots (inoculation*fertilization interaction; Table 1; Tukey: p&lt;0.001). </w:t>
      </w:r>
      <w:r w:rsidR="009E41D6">
        <w:rPr>
          <w:bCs/>
        </w:rPr>
        <w:t xml:space="preserve">Total leaf area also generally increased with increasing </w:t>
      </w:r>
      <w:r w:rsidRPr="000E7383">
        <w:rPr>
          <w:bCs/>
        </w:rPr>
        <w:t>CO</w:t>
      </w:r>
      <w:r w:rsidRPr="000E7383">
        <w:rPr>
          <w:bCs/>
          <w:vertAlign w:val="subscript"/>
        </w:rPr>
        <w:t>2</w:t>
      </w:r>
      <w:r w:rsidRPr="000E7383">
        <w:rPr>
          <w:bCs/>
        </w:rPr>
        <w:t xml:space="preserve"> concentration</w:t>
      </w:r>
      <w:r>
        <w:rPr>
          <w:bCs/>
        </w:rPr>
        <w:t xml:space="preserve"> and</w:t>
      </w:r>
      <w:r w:rsidRPr="000E7383">
        <w:rPr>
          <w:bCs/>
        </w:rPr>
        <w:t xml:space="preserve"> inoculation</w:t>
      </w:r>
      <w:r>
        <w:rPr>
          <w:bCs/>
        </w:rPr>
        <w:t xml:space="preserve"> (Table 1</w:t>
      </w:r>
      <w:r w:rsidRPr="000E7383">
        <w:rPr>
          <w:bCs/>
        </w:rPr>
        <w:t>).</w:t>
      </w:r>
    </w:p>
    <w:p w14:paraId="151C2C20" w14:textId="7F93B65C" w:rsidR="009E41D6" w:rsidRPr="009E41D6" w:rsidRDefault="000A41E5" w:rsidP="00C358CC">
      <w:pPr>
        <w:spacing w:line="480" w:lineRule="auto"/>
        <w:ind w:firstLine="720"/>
        <w:rPr>
          <w:bCs/>
        </w:rPr>
      </w:pPr>
      <w:r>
        <w:rPr>
          <w:bCs/>
        </w:rPr>
        <w:t>Increasing fertilization also generally increased total biomass (Table 1; Fig. 1C), a pattern that was stronger in uninoculated pots (</w:t>
      </w:r>
      <w:r w:rsidR="009E41D6">
        <w:rPr>
          <w:bCs/>
        </w:rPr>
        <w:t xml:space="preserve">Table 1, inoculation*fertilization interaction; </w:t>
      </w:r>
      <w:r>
        <w:rPr>
          <w:bCs/>
        </w:rPr>
        <w:t xml:space="preserve">Tukey: p&lt;0.001). </w:t>
      </w:r>
      <w:r w:rsidR="009E41D6">
        <w:rPr>
          <w:bCs/>
        </w:rPr>
        <w:t>Total biomass also generally increased with increasing CO</w:t>
      </w:r>
      <w:r w:rsidR="009E41D6">
        <w:rPr>
          <w:bCs/>
          <w:vertAlign w:val="subscript"/>
        </w:rPr>
        <w:t>2</w:t>
      </w:r>
      <w:r w:rsidR="009E41D6">
        <w:rPr>
          <w:bCs/>
        </w:rPr>
        <w:t xml:space="preserve"> and inoculation (Table 1).</w:t>
      </w:r>
    </w:p>
    <w:p w14:paraId="40843C3F" w14:textId="77777777" w:rsidR="0005043C" w:rsidRDefault="0005043C" w:rsidP="00C358CC">
      <w:pPr>
        <w:spacing w:line="480" w:lineRule="auto"/>
        <w:rPr>
          <w:bCs/>
        </w:rPr>
      </w:pPr>
    </w:p>
    <w:p w14:paraId="2BBF67F2" w14:textId="77777777" w:rsidR="00325067" w:rsidRDefault="00325067" w:rsidP="00C358CC">
      <w:pPr>
        <w:spacing w:line="480" w:lineRule="auto"/>
        <w:rPr>
          <w:b/>
        </w:rPr>
        <w:sectPr w:rsidR="00325067" w:rsidSect="00770577">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C358CC">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358CC">
            <w:pPr>
              <w:spacing w:line="276" w:lineRule="auto"/>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358CC">
            <w:pPr>
              <w:spacing w:line="276" w:lineRule="auto"/>
              <w:rPr>
                <w:b/>
                <w:bCs/>
                <w:color w:val="000000"/>
              </w:rPr>
            </w:pPr>
            <w:r w:rsidRPr="00A075E5">
              <w:rPr>
                <w:b/>
                <w:bCs/>
                <w:color w:val="000000"/>
              </w:rPr>
              <w:t xml:space="preserve">Belowground carbon </w:t>
            </w:r>
          </w:p>
          <w:p w14:paraId="722FA8FC" w14:textId="15503937" w:rsidR="00A075E5" w:rsidRPr="0062409B" w:rsidRDefault="00122B78" w:rsidP="00C358CC">
            <w:pPr>
              <w:spacing w:line="276" w:lineRule="auto"/>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358CC">
            <w:pPr>
              <w:spacing w:line="276" w:lineRule="auto"/>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rsidP="00C358CC">
            <w:pPr>
              <w:spacing w:line="276" w:lineRule="auto"/>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461D5E"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461D5E" w:rsidRPr="00A075E5" w:rsidRDefault="00461D5E" w:rsidP="00C358CC">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461D5E" w:rsidRPr="00A075E5" w:rsidRDefault="00461D5E" w:rsidP="00C358CC">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2283635" w:rsidR="00461D5E" w:rsidRPr="0032204D" w:rsidRDefault="00461D5E" w:rsidP="00C358CC">
            <w:pPr>
              <w:spacing w:line="276" w:lineRule="auto"/>
              <w:jc w:val="right"/>
              <w:rPr>
                <w:color w:val="000000"/>
                <w:vertAlign w:val="superscript"/>
              </w:rPr>
            </w:pPr>
            <w:r w:rsidRPr="0032204D">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18FC226" w:rsidR="00461D5E" w:rsidRPr="0032204D" w:rsidRDefault="00461D5E" w:rsidP="00C358CC">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5F7B8A" w:rsidR="00461D5E" w:rsidRPr="0032204D" w:rsidRDefault="00461D5E" w:rsidP="00C358CC">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461D5E" w:rsidRPr="0032204D" w:rsidRDefault="00461D5E" w:rsidP="00C358CC">
            <w:pPr>
              <w:spacing w:line="276" w:lineRule="auto"/>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461D5E" w:rsidRPr="0032204D" w:rsidRDefault="00461D5E" w:rsidP="00C358CC">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461D5E" w:rsidRPr="0032204D" w:rsidRDefault="00461D5E" w:rsidP="00C358CC">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9174515" w:rsidR="00461D5E" w:rsidRPr="00461D5E" w:rsidRDefault="00461D5E" w:rsidP="00C358CC">
            <w:pPr>
              <w:spacing w:line="276" w:lineRule="auto"/>
              <w:jc w:val="right"/>
              <w:rPr>
                <w:color w:val="000000"/>
              </w:rPr>
            </w:pPr>
            <w:r w:rsidRPr="00461D5E">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16F6D735" w:rsidR="00461D5E" w:rsidRPr="00461D5E" w:rsidRDefault="00461D5E" w:rsidP="00C358CC">
            <w:pPr>
              <w:spacing w:line="276" w:lineRule="auto"/>
              <w:jc w:val="right"/>
              <w:rPr>
                <w:color w:val="000000"/>
              </w:rPr>
            </w:pPr>
            <w:r w:rsidRPr="00461D5E">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030F31B" w:rsidR="00461D5E" w:rsidRPr="00461D5E" w:rsidRDefault="00461D5E" w:rsidP="00C358CC">
            <w:pPr>
              <w:spacing w:line="276" w:lineRule="auto"/>
              <w:jc w:val="right"/>
              <w:rPr>
                <w:color w:val="000000"/>
              </w:rPr>
            </w:pPr>
            <w:r w:rsidRPr="00461D5E">
              <w:rPr>
                <w:color w:val="000000"/>
              </w:rPr>
              <w:t>-</w:t>
            </w:r>
          </w:p>
        </w:tc>
      </w:tr>
      <w:tr w:rsidR="00461D5E"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461D5E" w:rsidRPr="00A075E5" w:rsidRDefault="00461D5E" w:rsidP="00C358CC">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67F5339" w:rsidR="00461D5E" w:rsidRPr="0032204D" w:rsidRDefault="00461D5E" w:rsidP="00C358CC">
            <w:pPr>
              <w:spacing w:line="276" w:lineRule="auto"/>
              <w:jc w:val="right"/>
              <w:rPr>
                <w:color w:val="000000"/>
              </w:rPr>
            </w:pPr>
            <w:r w:rsidRPr="0032204D">
              <w:rPr>
                <w:color w:val="000000"/>
              </w:rPr>
              <w:t>4.40E-02</w:t>
            </w:r>
          </w:p>
        </w:tc>
        <w:tc>
          <w:tcPr>
            <w:tcW w:w="1026" w:type="dxa"/>
            <w:tcBorders>
              <w:top w:val="nil"/>
              <w:left w:val="nil"/>
              <w:bottom w:val="nil"/>
              <w:right w:val="nil"/>
            </w:tcBorders>
            <w:shd w:val="clear" w:color="auto" w:fill="auto"/>
            <w:noWrap/>
            <w:vAlign w:val="bottom"/>
            <w:hideMark/>
          </w:tcPr>
          <w:p w14:paraId="5E9A5293" w14:textId="68D58ACF" w:rsidR="00461D5E" w:rsidRPr="0032204D" w:rsidRDefault="00461D5E" w:rsidP="00C358CC">
            <w:pPr>
              <w:spacing w:line="276" w:lineRule="auto"/>
              <w:jc w:val="right"/>
              <w:rPr>
                <w:color w:val="000000"/>
              </w:rPr>
            </w:pPr>
            <w:r w:rsidRPr="0032204D">
              <w:rPr>
                <w:color w:val="000000"/>
              </w:rPr>
              <w:t>71.167</w:t>
            </w:r>
          </w:p>
        </w:tc>
        <w:tc>
          <w:tcPr>
            <w:tcW w:w="953" w:type="dxa"/>
            <w:tcBorders>
              <w:top w:val="nil"/>
              <w:left w:val="nil"/>
              <w:bottom w:val="nil"/>
              <w:right w:val="nil"/>
            </w:tcBorders>
            <w:shd w:val="clear" w:color="auto" w:fill="auto"/>
            <w:noWrap/>
            <w:vAlign w:val="bottom"/>
            <w:hideMark/>
          </w:tcPr>
          <w:p w14:paraId="615EAB04" w14:textId="6E4C98A2"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461D5E" w:rsidRPr="0032204D" w:rsidRDefault="00461D5E" w:rsidP="00C358CC">
            <w:pPr>
              <w:spacing w:line="276" w:lineRule="auto"/>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461D5E" w:rsidRPr="0032204D" w:rsidRDefault="00461D5E" w:rsidP="00C358CC">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37B83E04" w:rsidR="00461D5E" w:rsidRPr="00461D5E" w:rsidRDefault="00461D5E" w:rsidP="00C358CC">
            <w:pPr>
              <w:spacing w:line="276" w:lineRule="auto"/>
              <w:jc w:val="right"/>
              <w:rPr>
                <w:color w:val="000000"/>
              </w:rPr>
            </w:pPr>
            <w:r w:rsidRPr="00461D5E">
              <w:rPr>
                <w:color w:val="000000"/>
              </w:rPr>
              <w:t>2.63E-01</w:t>
            </w:r>
          </w:p>
        </w:tc>
        <w:tc>
          <w:tcPr>
            <w:tcW w:w="1112" w:type="dxa"/>
            <w:tcBorders>
              <w:top w:val="nil"/>
              <w:left w:val="nil"/>
              <w:bottom w:val="nil"/>
              <w:right w:val="nil"/>
            </w:tcBorders>
            <w:shd w:val="clear" w:color="auto" w:fill="auto"/>
            <w:noWrap/>
            <w:vAlign w:val="bottom"/>
            <w:hideMark/>
          </w:tcPr>
          <w:p w14:paraId="50B33CAF" w14:textId="7181F1B2" w:rsidR="00461D5E" w:rsidRPr="00461D5E" w:rsidRDefault="00461D5E" w:rsidP="00C358CC">
            <w:pPr>
              <w:spacing w:line="276" w:lineRule="auto"/>
              <w:jc w:val="right"/>
              <w:rPr>
                <w:color w:val="000000"/>
              </w:rPr>
            </w:pPr>
            <w:r w:rsidRPr="00461D5E">
              <w:rPr>
                <w:color w:val="000000"/>
              </w:rPr>
              <w:t>9.381</w:t>
            </w:r>
          </w:p>
        </w:tc>
        <w:tc>
          <w:tcPr>
            <w:tcW w:w="1052" w:type="dxa"/>
            <w:tcBorders>
              <w:top w:val="nil"/>
              <w:left w:val="nil"/>
              <w:bottom w:val="nil"/>
              <w:right w:val="nil"/>
            </w:tcBorders>
            <w:shd w:val="clear" w:color="auto" w:fill="auto"/>
            <w:noWrap/>
            <w:vAlign w:val="bottom"/>
            <w:hideMark/>
          </w:tcPr>
          <w:p w14:paraId="072BE0EA" w14:textId="3929CA5D" w:rsidR="00461D5E" w:rsidRPr="00461D5E" w:rsidRDefault="00461D5E" w:rsidP="00C358CC">
            <w:pPr>
              <w:spacing w:line="276" w:lineRule="auto"/>
              <w:jc w:val="right"/>
              <w:rPr>
                <w:b/>
                <w:bCs/>
                <w:color w:val="000000"/>
              </w:rPr>
            </w:pPr>
            <w:r w:rsidRPr="00461D5E">
              <w:rPr>
                <w:b/>
                <w:bCs/>
                <w:color w:val="000000"/>
              </w:rPr>
              <w:t>0.002</w:t>
            </w:r>
          </w:p>
        </w:tc>
      </w:tr>
      <w:tr w:rsidR="00461D5E"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461D5E" w:rsidRPr="00A075E5" w:rsidRDefault="00461D5E" w:rsidP="00C358CC">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4E496182" w:rsidR="00461D5E" w:rsidRPr="0032204D" w:rsidRDefault="00461D5E" w:rsidP="00C358CC">
            <w:pPr>
              <w:spacing w:line="276" w:lineRule="auto"/>
              <w:jc w:val="right"/>
              <w:rPr>
                <w:color w:val="000000"/>
              </w:rPr>
            </w:pPr>
            <w:r w:rsidRPr="0032204D">
              <w:rPr>
                <w:color w:val="000000"/>
              </w:rPr>
              <w:t>2.40E-01</w:t>
            </w:r>
          </w:p>
        </w:tc>
        <w:tc>
          <w:tcPr>
            <w:tcW w:w="1026" w:type="dxa"/>
            <w:tcBorders>
              <w:top w:val="nil"/>
              <w:left w:val="nil"/>
              <w:bottom w:val="nil"/>
              <w:right w:val="nil"/>
            </w:tcBorders>
            <w:shd w:val="clear" w:color="auto" w:fill="auto"/>
            <w:noWrap/>
            <w:vAlign w:val="bottom"/>
            <w:hideMark/>
          </w:tcPr>
          <w:p w14:paraId="2514DC45" w14:textId="017233B8" w:rsidR="00461D5E" w:rsidRPr="0032204D" w:rsidRDefault="00461D5E" w:rsidP="00C358CC">
            <w:pPr>
              <w:spacing w:line="276" w:lineRule="auto"/>
              <w:jc w:val="right"/>
              <w:rPr>
                <w:color w:val="000000"/>
              </w:rPr>
            </w:pPr>
            <w:r w:rsidRPr="0032204D">
              <w:rPr>
                <w:color w:val="000000"/>
              </w:rPr>
              <w:t>72.44</w:t>
            </w:r>
            <w:r>
              <w:rPr>
                <w:color w:val="000000"/>
              </w:rPr>
              <w:t>0</w:t>
            </w:r>
          </w:p>
        </w:tc>
        <w:tc>
          <w:tcPr>
            <w:tcW w:w="953" w:type="dxa"/>
            <w:tcBorders>
              <w:top w:val="nil"/>
              <w:left w:val="nil"/>
              <w:bottom w:val="nil"/>
              <w:right w:val="nil"/>
            </w:tcBorders>
            <w:shd w:val="clear" w:color="auto" w:fill="auto"/>
            <w:noWrap/>
            <w:vAlign w:val="bottom"/>
            <w:hideMark/>
          </w:tcPr>
          <w:p w14:paraId="2C52FCB0" w14:textId="58B18219"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461D5E" w:rsidRPr="0032204D" w:rsidRDefault="00461D5E" w:rsidP="00C358CC">
            <w:pPr>
              <w:spacing w:line="276" w:lineRule="auto"/>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461D5E" w:rsidRPr="0032204D" w:rsidRDefault="00461D5E" w:rsidP="00C358CC">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BB0B873" w:rsidR="00461D5E" w:rsidRPr="00461D5E" w:rsidRDefault="00461D5E" w:rsidP="00C358CC">
            <w:pPr>
              <w:spacing w:line="276" w:lineRule="auto"/>
              <w:jc w:val="right"/>
              <w:rPr>
                <w:color w:val="000000"/>
              </w:rPr>
            </w:pPr>
            <w:r w:rsidRPr="00461D5E">
              <w:rPr>
                <w:color w:val="000000"/>
              </w:rPr>
              <w:t>-1.61E+00</w:t>
            </w:r>
          </w:p>
        </w:tc>
        <w:tc>
          <w:tcPr>
            <w:tcW w:w="1112" w:type="dxa"/>
            <w:tcBorders>
              <w:top w:val="nil"/>
              <w:left w:val="nil"/>
              <w:bottom w:val="nil"/>
              <w:right w:val="nil"/>
            </w:tcBorders>
            <w:shd w:val="clear" w:color="auto" w:fill="auto"/>
            <w:noWrap/>
            <w:vAlign w:val="bottom"/>
            <w:hideMark/>
          </w:tcPr>
          <w:p w14:paraId="6173B604" w14:textId="29417E26" w:rsidR="00461D5E" w:rsidRPr="00461D5E" w:rsidRDefault="00461D5E" w:rsidP="00C358CC">
            <w:pPr>
              <w:spacing w:line="276" w:lineRule="auto"/>
              <w:jc w:val="right"/>
              <w:rPr>
                <w:color w:val="000000"/>
              </w:rPr>
            </w:pPr>
            <w:r w:rsidRPr="00461D5E">
              <w:rPr>
                <w:color w:val="000000"/>
              </w:rPr>
              <w:t>141.604</w:t>
            </w:r>
          </w:p>
        </w:tc>
        <w:tc>
          <w:tcPr>
            <w:tcW w:w="1052" w:type="dxa"/>
            <w:tcBorders>
              <w:top w:val="nil"/>
              <w:left w:val="nil"/>
              <w:bottom w:val="nil"/>
              <w:right w:val="nil"/>
            </w:tcBorders>
            <w:shd w:val="clear" w:color="auto" w:fill="auto"/>
            <w:noWrap/>
            <w:vAlign w:val="bottom"/>
            <w:hideMark/>
          </w:tcPr>
          <w:p w14:paraId="2F1A987D" w14:textId="722C9627" w:rsidR="00461D5E" w:rsidRPr="00461D5E" w:rsidRDefault="00461D5E" w:rsidP="00C358CC">
            <w:pPr>
              <w:spacing w:line="276" w:lineRule="auto"/>
              <w:jc w:val="right"/>
              <w:rPr>
                <w:b/>
                <w:bCs/>
                <w:color w:val="000000"/>
              </w:rPr>
            </w:pPr>
            <w:r w:rsidRPr="00461D5E">
              <w:rPr>
                <w:b/>
                <w:bCs/>
                <w:color w:val="000000"/>
              </w:rPr>
              <w:t>&lt;0.001</w:t>
            </w:r>
          </w:p>
        </w:tc>
      </w:tr>
      <w:tr w:rsidR="00461D5E"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461D5E" w:rsidRPr="00A075E5" w:rsidRDefault="00461D5E" w:rsidP="00C358CC">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D90163C" w:rsidR="00461D5E" w:rsidRPr="0032204D" w:rsidRDefault="00461D5E" w:rsidP="00C358CC">
            <w:pPr>
              <w:spacing w:line="276" w:lineRule="auto"/>
              <w:jc w:val="right"/>
              <w:rPr>
                <w:color w:val="000000"/>
              </w:rPr>
            </w:pPr>
            <w:r w:rsidRPr="0032204D">
              <w:rPr>
                <w:color w:val="000000"/>
              </w:rPr>
              <w:t>-8.42E-04</w:t>
            </w:r>
          </w:p>
        </w:tc>
        <w:tc>
          <w:tcPr>
            <w:tcW w:w="1026" w:type="dxa"/>
            <w:tcBorders>
              <w:top w:val="nil"/>
              <w:left w:val="nil"/>
              <w:bottom w:val="nil"/>
              <w:right w:val="nil"/>
            </w:tcBorders>
            <w:shd w:val="clear" w:color="auto" w:fill="auto"/>
            <w:noWrap/>
            <w:vAlign w:val="bottom"/>
            <w:hideMark/>
          </w:tcPr>
          <w:p w14:paraId="6DFAA274" w14:textId="1291069E" w:rsidR="00461D5E" w:rsidRPr="0032204D" w:rsidRDefault="00461D5E" w:rsidP="00C358CC">
            <w:pPr>
              <w:spacing w:line="276" w:lineRule="auto"/>
              <w:jc w:val="right"/>
              <w:rPr>
                <w:color w:val="000000"/>
              </w:rPr>
            </w:pPr>
            <w:r w:rsidRPr="0032204D">
              <w:rPr>
                <w:color w:val="000000"/>
              </w:rPr>
              <w:t>73.058</w:t>
            </w:r>
          </w:p>
        </w:tc>
        <w:tc>
          <w:tcPr>
            <w:tcW w:w="953" w:type="dxa"/>
            <w:tcBorders>
              <w:top w:val="nil"/>
              <w:left w:val="nil"/>
              <w:bottom w:val="nil"/>
              <w:right w:val="nil"/>
            </w:tcBorders>
            <w:shd w:val="clear" w:color="auto" w:fill="auto"/>
            <w:noWrap/>
            <w:vAlign w:val="bottom"/>
            <w:hideMark/>
          </w:tcPr>
          <w:p w14:paraId="43373766" w14:textId="7D9A916A"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461D5E" w:rsidRPr="0032204D" w:rsidRDefault="00461D5E" w:rsidP="00C358CC">
            <w:pPr>
              <w:spacing w:line="276" w:lineRule="auto"/>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461D5E" w:rsidRPr="0032204D" w:rsidRDefault="00461D5E" w:rsidP="00C358CC">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675AFAD" w:rsidR="00461D5E" w:rsidRPr="00461D5E" w:rsidRDefault="00461D5E" w:rsidP="00C358CC">
            <w:pPr>
              <w:spacing w:line="276" w:lineRule="auto"/>
              <w:jc w:val="right"/>
              <w:rPr>
                <w:color w:val="000000"/>
              </w:rPr>
            </w:pPr>
            <w:r w:rsidRPr="00461D5E">
              <w:rPr>
                <w:color w:val="000000"/>
              </w:rPr>
              <w:t>2.01E-03</w:t>
            </w:r>
          </w:p>
        </w:tc>
        <w:tc>
          <w:tcPr>
            <w:tcW w:w="1112" w:type="dxa"/>
            <w:tcBorders>
              <w:top w:val="nil"/>
              <w:left w:val="nil"/>
              <w:bottom w:val="nil"/>
              <w:right w:val="nil"/>
            </w:tcBorders>
            <w:shd w:val="clear" w:color="auto" w:fill="auto"/>
            <w:noWrap/>
            <w:vAlign w:val="bottom"/>
            <w:hideMark/>
          </w:tcPr>
          <w:p w14:paraId="5FE30A04" w14:textId="6E96ADFA" w:rsidR="00461D5E" w:rsidRPr="00461D5E" w:rsidRDefault="00461D5E" w:rsidP="00C358CC">
            <w:pPr>
              <w:spacing w:line="276" w:lineRule="auto"/>
              <w:jc w:val="right"/>
              <w:rPr>
                <w:color w:val="000000"/>
              </w:rPr>
            </w:pPr>
            <w:r w:rsidRPr="00461D5E">
              <w:rPr>
                <w:color w:val="000000"/>
              </w:rPr>
              <w:t>310.885</w:t>
            </w:r>
          </w:p>
        </w:tc>
        <w:tc>
          <w:tcPr>
            <w:tcW w:w="1052" w:type="dxa"/>
            <w:tcBorders>
              <w:top w:val="nil"/>
              <w:left w:val="nil"/>
              <w:bottom w:val="nil"/>
              <w:right w:val="nil"/>
            </w:tcBorders>
            <w:shd w:val="clear" w:color="auto" w:fill="auto"/>
            <w:noWrap/>
            <w:vAlign w:val="bottom"/>
            <w:hideMark/>
          </w:tcPr>
          <w:p w14:paraId="240425A1" w14:textId="1FB7A07B" w:rsidR="00461D5E" w:rsidRPr="00461D5E" w:rsidRDefault="00461D5E" w:rsidP="00C358CC">
            <w:pPr>
              <w:spacing w:line="276" w:lineRule="auto"/>
              <w:jc w:val="right"/>
              <w:rPr>
                <w:b/>
                <w:bCs/>
                <w:color w:val="000000"/>
              </w:rPr>
            </w:pPr>
            <w:r w:rsidRPr="00461D5E">
              <w:rPr>
                <w:b/>
                <w:bCs/>
                <w:color w:val="000000"/>
              </w:rPr>
              <w:t>&lt;0.001</w:t>
            </w:r>
          </w:p>
        </w:tc>
      </w:tr>
      <w:tr w:rsidR="00461D5E"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461D5E" w:rsidRPr="00A075E5" w:rsidRDefault="00461D5E" w:rsidP="00C358CC">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11E1F187" w:rsidR="00461D5E" w:rsidRPr="0032204D" w:rsidRDefault="00461D5E" w:rsidP="00C358CC">
            <w:pPr>
              <w:spacing w:line="276" w:lineRule="auto"/>
              <w:jc w:val="right"/>
              <w:rPr>
                <w:color w:val="000000"/>
              </w:rPr>
            </w:pPr>
            <w:r w:rsidRPr="0032204D">
              <w:rPr>
                <w:color w:val="000000"/>
              </w:rPr>
              <w:t>6.63E-01</w:t>
            </w:r>
          </w:p>
        </w:tc>
        <w:tc>
          <w:tcPr>
            <w:tcW w:w="1026" w:type="dxa"/>
            <w:tcBorders>
              <w:top w:val="nil"/>
              <w:left w:val="nil"/>
              <w:bottom w:val="nil"/>
              <w:right w:val="nil"/>
            </w:tcBorders>
            <w:shd w:val="clear" w:color="auto" w:fill="auto"/>
            <w:noWrap/>
            <w:vAlign w:val="bottom"/>
            <w:hideMark/>
          </w:tcPr>
          <w:p w14:paraId="5FD5B90A" w14:textId="03BB381A" w:rsidR="00461D5E" w:rsidRPr="0032204D" w:rsidRDefault="00461D5E" w:rsidP="00C358CC">
            <w:pPr>
              <w:spacing w:line="276" w:lineRule="auto"/>
              <w:jc w:val="right"/>
              <w:rPr>
                <w:color w:val="000000"/>
              </w:rPr>
            </w:pPr>
            <w:r w:rsidRPr="0032204D">
              <w:rPr>
                <w:color w:val="000000"/>
              </w:rPr>
              <w:t>30.209</w:t>
            </w:r>
          </w:p>
        </w:tc>
        <w:tc>
          <w:tcPr>
            <w:tcW w:w="953" w:type="dxa"/>
            <w:tcBorders>
              <w:top w:val="nil"/>
              <w:left w:val="nil"/>
              <w:bottom w:val="nil"/>
              <w:right w:val="nil"/>
            </w:tcBorders>
            <w:shd w:val="clear" w:color="auto" w:fill="auto"/>
            <w:noWrap/>
            <w:vAlign w:val="bottom"/>
            <w:hideMark/>
          </w:tcPr>
          <w:p w14:paraId="2528AE3E" w14:textId="54F90116"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461D5E" w:rsidRPr="0032204D" w:rsidRDefault="00461D5E" w:rsidP="00C358CC">
            <w:pPr>
              <w:spacing w:line="276" w:lineRule="auto"/>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461D5E" w:rsidRPr="0032204D" w:rsidRDefault="00461D5E" w:rsidP="00C358CC">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461D5E" w:rsidRPr="0032204D" w:rsidRDefault="00461D5E" w:rsidP="00C358CC">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71B45746" w:rsidR="00461D5E" w:rsidRPr="00461D5E" w:rsidRDefault="00461D5E" w:rsidP="00C358CC">
            <w:pPr>
              <w:spacing w:line="276" w:lineRule="auto"/>
              <w:jc w:val="right"/>
              <w:rPr>
                <w:color w:val="000000"/>
              </w:rPr>
            </w:pPr>
            <w:r w:rsidRPr="00461D5E">
              <w:rPr>
                <w:color w:val="000000"/>
              </w:rPr>
              <w:t>-9.78E-02</w:t>
            </w:r>
          </w:p>
        </w:tc>
        <w:tc>
          <w:tcPr>
            <w:tcW w:w="1112" w:type="dxa"/>
            <w:tcBorders>
              <w:top w:val="nil"/>
              <w:left w:val="nil"/>
              <w:bottom w:val="nil"/>
              <w:right w:val="nil"/>
            </w:tcBorders>
            <w:shd w:val="clear" w:color="auto" w:fill="auto"/>
            <w:noWrap/>
            <w:vAlign w:val="bottom"/>
            <w:hideMark/>
          </w:tcPr>
          <w:p w14:paraId="0525875C" w14:textId="1A6845E7" w:rsidR="00461D5E" w:rsidRPr="00461D5E" w:rsidRDefault="00461D5E" w:rsidP="00C358CC">
            <w:pPr>
              <w:spacing w:line="276" w:lineRule="auto"/>
              <w:jc w:val="right"/>
              <w:rPr>
                <w:color w:val="000000"/>
              </w:rPr>
            </w:pPr>
            <w:r w:rsidRPr="00461D5E">
              <w:rPr>
                <w:color w:val="000000"/>
              </w:rPr>
              <w:t>0.09</w:t>
            </w:r>
            <w:r>
              <w:rPr>
                <w:color w:val="000000"/>
              </w:rPr>
              <w:t>0</w:t>
            </w:r>
          </w:p>
        </w:tc>
        <w:tc>
          <w:tcPr>
            <w:tcW w:w="1052" w:type="dxa"/>
            <w:tcBorders>
              <w:top w:val="nil"/>
              <w:left w:val="nil"/>
              <w:bottom w:val="nil"/>
              <w:right w:val="nil"/>
            </w:tcBorders>
            <w:shd w:val="clear" w:color="auto" w:fill="auto"/>
            <w:noWrap/>
            <w:vAlign w:val="bottom"/>
            <w:hideMark/>
          </w:tcPr>
          <w:p w14:paraId="0BC6838E" w14:textId="2B071884" w:rsidR="00461D5E" w:rsidRPr="00461D5E" w:rsidRDefault="00461D5E" w:rsidP="00C358CC">
            <w:pPr>
              <w:spacing w:line="276" w:lineRule="auto"/>
              <w:jc w:val="right"/>
              <w:rPr>
                <w:color w:val="000000"/>
              </w:rPr>
            </w:pPr>
            <w:r w:rsidRPr="00461D5E">
              <w:rPr>
                <w:color w:val="000000"/>
              </w:rPr>
              <w:t>0.764</w:t>
            </w:r>
          </w:p>
        </w:tc>
      </w:tr>
      <w:tr w:rsidR="00461D5E"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461D5E" w:rsidRPr="00A075E5" w:rsidRDefault="00461D5E" w:rsidP="00C358CC">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191D48B" w:rsidR="00461D5E" w:rsidRPr="0032204D" w:rsidRDefault="00461D5E" w:rsidP="00C358CC">
            <w:pPr>
              <w:spacing w:line="276" w:lineRule="auto"/>
              <w:jc w:val="right"/>
              <w:rPr>
                <w:color w:val="000000"/>
              </w:rPr>
            </w:pPr>
            <w:r w:rsidRPr="0032204D">
              <w:rPr>
                <w:color w:val="000000"/>
              </w:rPr>
              <w:t>7.95E-04</w:t>
            </w:r>
          </w:p>
        </w:tc>
        <w:tc>
          <w:tcPr>
            <w:tcW w:w="1026" w:type="dxa"/>
            <w:tcBorders>
              <w:top w:val="nil"/>
              <w:left w:val="nil"/>
              <w:bottom w:val="nil"/>
              <w:right w:val="nil"/>
            </w:tcBorders>
            <w:shd w:val="clear" w:color="auto" w:fill="auto"/>
            <w:noWrap/>
            <w:vAlign w:val="bottom"/>
            <w:hideMark/>
          </w:tcPr>
          <w:p w14:paraId="6D1D845C" w14:textId="7C4F03CF" w:rsidR="00461D5E" w:rsidRPr="0032204D" w:rsidRDefault="00461D5E" w:rsidP="00C358CC">
            <w:pPr>
              <w:spacing w:line="276" w:lineRule="auto"/>
              <w:jc w:val="right"/>
              <w:rPr>
                <w:color w:val="000000"/>
              </w:rPr>
            </w:pPr>
            <w:r w:rsidRPr="0032204D">
              <w:rPr>
                <w:color w:val="000000"/>
              </w:rPr>
              <w:t>2.823</w:t>
            </w:r>
          </w:p>
        </w:tc>
        <w:tc>
          <w:tcPr>
            <w:tcW w:w="953" w:type="dxa"/>
            <w:tcBorders>
              <w:top w:val="nil"/>
              <w:left w:val="nil"/>
              <w:bottom w:val="nil"/>
              <w:right w:val="nil"/>
            </w:tcBorders>
            <w:shd w:val="clear" w:color="auto" w:fill="auto"/>
            <w:noWrap/>
            <w:vAlign w:val="bottom"/>
            <w:hideMark/>
          </w:tcPr>
          <w:p w14:paraId="206BA4C0" w14:textId="2E802B06" w:rsidR="00461D5E" w:rsidRPr="0032204D" w:rsidRDefault="00461D5E" w:rsidP="00C358CC">
            <w:pPr>
              <w:spacing w:line="276" w:lineRule="auto"/>
              <w:jc w:val="right"/>
              <w:rPr>
                <w:b/>
                <w:bCs/>
                <w:i/>
                <w:iCs/>
                <w:color w:val="000000"/>
              </w:rPr>
            </w:pPr>
            <w:r w:rsidRPr="0032204D">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461D5E" w:rsidRPr="0032204D" w:rsidRDefault="00461D5E" w:rsidP="00C358CC">
            <w:pPr>
              <w:spacing w:line="276" w:lineRule="auto"/>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461D5E" w:rsidRPr="0032204D" w:rsidRDefault="00461D5E" w:rsidP="00C358CC">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461D5E" w:rsidRPr="0032204D" w:rsidRDefault="00461D5E" w:rsidP="00C358CC">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3A275E93" w:rsidR="00461D5E" w:rsidRPr="00461D5E" w:rsidRDefault="00461D5E" w:rsidP="00C358CC">
            <w:pPr>
              <w:spacing w:line="276" w:lineRule="auto"/>
              <w:jc w:val="right"/>
              <w:rPr>
                <w:color w:val="000000"/>
              </w:rPr>
            </w:pPr>
            <w:r w:rsidRPr="00461D5E">
              <w:rPr>
                <w:color w:val="000000"/>
              </w:rPr>
              <w:t>-3.74E-05</w:t>
            </w:r>
          </w:p>
        </w:tc>
        <w:tc>
          <w:tcPr>
            <w:tcW w:w="1112" w:type="dxa"/>
            <w:tcBorders>
              <w:top w:val="nil"/>
              <w:left w:val="nil"/>
              <w:bottom w:val="nil"/>
              <w:right w:val="nil"/>
            </w:tcBorders>
            <w:shd w:val="clear" w:color="auto" w:fill="auto"/>
            <w:noWrap/>
            <w:vAlign w:val="bottom"/>
            <w:hideMark/>
          </w:tcPr>
          <w:p w14:paraId="2520F46F" w14:textId="7FF52180" w:rsidR="00461D5E" w:rsidRPr="00461D5E" w:rsidRDefault="00461D5E" w:rsidP="00C358CC">
            <w:pPr>
              <w:spacing w:line="276" w:lineRule="auto"/>
              <w:jc w:val="right"/>
              <w:rPr>
                <w:color w:val="000000"/>
              </w:rPr>
            </w:pPr>
            <w:r w:rsidRPr="00461D5E">
              <w:rPr>
                <w:color w:val="000000"/>
              </w:rPr>
              <w:t>0.032</w:t>
            </w:r>
          </w:p>
        </w:tc>
        <w:tc>
          <w:tcPr>
            <w:tcW w:w="1052" w:type="dxa"/>
            <w:tcBorders>
              <w:top w:val="nil"/>
              <w:left w:val="nil"/>
              <w:bottom w:val="nil"/>
              <w:right w:val="nil"/>
            </w:tcBorders>
            <w:shd w:val="clear" w:color="auto" w:fill="auto"/>
            <w:noWrap/>
            <w:vAlign w:val="bottom"/>
            <w:hideMark/>
          </w:tcPr>
          <w:p w14:paraId="7C4E0662" w14:textId="4E0198CF" w:rsidR="00461D5E" w:rsidRPr="00461D5E" w:rsidRDefault="00461D5E" w:rsidP="00C358CC">
            <w:pPr>
              <w:spacing w:line="276" w:lineRule="auto"/>
              <w:jc w:val="right"/>
              <w:rPr>
                <w:b/>
                <w:bCs/>
                <w:color w:val="000000"/>
              </w:rPr>
            </w:pPr>
            <w:r w:rsidRPr="00461D5E">
              <w:rPr>
                <w:color w:val="000000"/>
              </w:rPr>
              <w:t>0.858</w:t>
            </w:r>
          </w:p>
        </w:tc>
      </w:tr>
      <w:tr w:rsidR="00461D5E"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461D5E" w:rsidRPr="00A075E5" w:rsidRDefault="00461D5E" w:rsidP="00C358CC">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385C2D8" w:rsidR="00461D5E" w:rsidRPr="0032204D" w:rsidRDefault="00461D5E" w:rsidP="00C358CC">
            <w:pPr>
              <w:spacing w:line="276" w:lineRule="auto"/>
              <w:jc w:val="right"/>
              <w:rPr>
                <w:color w:val="000000"/>
              </w:rPr>
            </w:pPr>
            <w:r w:rsidRPr="0032204D">
              <w:rPr>
                <w:color w:val="000000"/>
              </w:rPr>
              <w:t>-5.76E-04</w:t>
            </w:r>
          </w:p>
        </w:tc>
        <w:tc>
          <w:tcPr>
            <w:tcW w:w="1026" w:type="dxa"/>
            <w:tcBorders>
              <w:top w:val="nil"/>
              <w:left w:val="nil"/>
              <w:right w:val="nil"/>
            </w:tcBorders>
            <w:shd w:val="clear" w:color="auto" w:fill="auto"/>
            <w:noWrap/>
            <w:vAlign w:val="bottom"/>
            <w:hideMark/>
          </w:tcPr>
          <w:p w14:paraId="15094C7B" w14:textId="22F5B3CC" w:rsidR="00461D5E" w:rsidRPr="0032204D" w:rsidRDefault="00461D5E" w:rsidP="00C358CC">
            <w:pPr>
              <w:spacing w:line="276" w:lineRule="auto"/>
              <w:jc w:val="right"/>
              <w:rPr>
                <w:color w:val="000000"/>
              </w:rPr>
            </w:pPr>
            <w:r w:rsidRPr="0032204D">
              <w:rPr>
                <w:color w:val="000000"/>
              </w:rPr>
              <w:t>23.423</w:t>
            </w:r>
          </w:p>
        </w:tc>
        <w:tc>
          <w:tcPr>
            <w:tcW w:w="953" w:type="dxa"/>
            <w:tcBorders>
              <w:top w:val="nil"/>
              <w:left w:val="nil"/>
              <w:right w:val="nil"/>
            </w:tcBorders>
            <w:shd w:val="clear" w:color="auto" w:fill="auto"/>
            <w:noWrap/>
            <w:vAlign w:val="bottom"/>
            <w:hideMark/>
          </w:tcPr>
          <w:p w14:paraId="20C7C5F4" w14:textId="4C23FCEA"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73902C2B" w:rsidR="00461D5E" w:rsidRPr="0032204D" w:rsidRDefault="00461D5E" w:rsidP="00C358CC">
            <w:pPr>
              <w:spacing w:line="276" w:lineRule="auto"/>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461D5E" w:rsidRPr="0032204D" w:rsidRDefault="00461D5E" w:rsidP="00C358CC">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5048FB0C" w:rsidR="00461D5E" w:rsidRPr="00461D5E" w:rsidRDefault="00461D5E" w:rsidP="00C358CC">
            <w:pPr>
              <w:spacing w:line="276" w:lineRule="auto"/>
              <w:jc w:val="right"/>
              <w:rPr>
                <w:color w:val="000000"/>
              </w:rPr>
            </w:pPr>
            <w:r w:rsidRPr="00461D5E">
              <w:rPr>
                <w:color w:val="000000"/>
              </w:rPr>
              <w:t>3.27E-03</w:t>
            </w:r>
          </w:p>
        </w:tc>
        <w:tc>
          <w:tcPr>
            <w:tcW w:w="1112" w:type="dxa"/>
            <w:tcBorders>
              <w:top w:val="nil"/>
              <w:left w:val="nil"/>
              <w:right w:val="nil"/>
            </w:tcBorders>
            <w:shd w:val="clear" w:color="auto" w:fill="auto"/>
            <w:noWrap/>
            <w:vAlign w:val="bottom"/>
            <w:hideMark/>
          </w:tcPr>
          <w:p w14:paraId="78564B3A" w14:textId="4CFFC7AE" w:rsidR="00461D5E" w:rsidRPr="00461D5E" w:rsidRDefault="00461D5E" w:rsidP="00C358CC">
            <w:pPr>
              <w:spacing w:line="276" w:lineRule="auto"/>
              <w:jc w:val="right"/>
              <w:rPr>
                <w:color w:val="000000"/>
              </w:rPr>
            </w:pPr>
            <w:r w:rsidRPr="00461D5E">
              <w:rPr>
                <w:color w:val="000000"/>
              </w:rPr>
              <w:t>69.751</w:t>
            </w:r>
          </w:p>
        </w:tc>
        <w:tc>
          <w:tcPr>
            <w:tcW w:w="1052" w:type="dxa"/>
            <w:tcBorders>
              <w:top w:val="nil"/>
              <w:left w:val="nil"/>
              <w:right w:val="nil"/>
            </w:tcBorders>
            <w:shd w:val="clear" w:color="auto" w:fill="auto"/>
            <w:noWrap/>
            <w:vAlign w:val="bottom"/>
            <w:hideMark/>
          </w:tcPr>
          <w:p w14:paraId="2190FA51" w14:textId="03AED5EF" w:rsidR="00461D5E" w:rsidRPr="00461D5E" w:rsidRDefault="00461D5E" w:rsidP="00C358CC">
            <w:pPr>
              <w:spacing w:line="276" w:lineRule="auto"/>
              <w:jc w:val="right"/>
              <w:rPr>
                <w:b/>
                <w:bCs/>
                <w:color w:val="000000"/>
              </w:rPr>
            </w:pPr>
            <w:r w:rsidRPr="00461D5E">
              <w:rPr>
                <w:b/>
                <w:bCs/>
                <w:color w:val="000000"/>
              </w:rPr>
              <w:t>&lt;0.001</w:t>
            </w:r>
          </w:p>
        </w:tc>
      </w:tr>
      <w:tr w:rsidR="00461D5E"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461D5E" w:rsidRPr="00A075E5" w:rsidRDefault="00461D5E" w:rsidP="00C358CC">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1048C51" w:rsidR="00461D5E" w:rsidRPr="0032204D" w:rsidRDefault="00461D5E" w:rsidP="00C358CC">
            <w:pPr>
              <w:spacing w:line="276" w:lineRule="auto"/>
              <w:jc w:val="right"/>
              <w:rPr>
                <w:color w:val="000000"/>
              </w:rPr>
            </w:pPr>
            <w:r w:rsidRPr="0032204D">
              <w:rPr>
                <w:color w:val="000000"/>
              </w:rPr>
              <w:t>-9.40E-04</w:t>
            </w:r>
          </w:p>
        </w:tc>
        <w:tc>
          <w:tcPr>
            <w:tcW w:w="1026" w:type="dxa"/>
            <w:tcBorders>
              <w:top w:val="nil"/>
              <w:left w:val="nil"/>
              <w:bottom w:val="nil"/>
              <w:right w:val="nil"/>
            </w:tcBorders>
            <w:shd w:val="clear" w:color="auto" w:fill="auto"/>
            <w:noWrap/>
            <w:vAlign w:val="bottom"/>
            <w:hideMark/>
          </w:tcPr>
          <w:p w14:paraId="62B9AAA4" w14:textId="3A76FA6E" w:rsidR="00461D5E" w:rsidRPr="0032204D" w:rsidRDefault="00461D5E" w:rsidP="00C358CC">
            <w:pPr>
              <w:spacing w:line="276" w:lineRule="auto"/>
              <w:jc w:val="right"/>
              <w:rPr>
                <w:color w:val="000000"/>
              </w:rPr>
            </w:pPr>
            <w:r w:rsidRPr="0032204D">
              <w:rPr>
                <w:color w:val="000000"/>
              </w:rPr>
              <w:t>4.58</w:t>
            </w:r>
            <w:r>
              <w:rPr>
                <w:color w:val="000000"/>
              </w:rPr>
              <w:t>0</w:t>
            </w:r>
          </w:p>
        </w:tc>
        <w:tc>
          <w:tcPr>
            <w:tcW w:w="953" w:type="dxa"/>
            <w:tcBorders>
              <w:top w:val="nil"/>
              <w:left w:val="nil"/>
              <w:bottom w:val="nil"/>
              <w:right w:val="nil"/>
            </w:tcBorders>
            <w:shd w:val="clear" w:color="auto" w:fill="auto"/>
            <w:noWrap/>
            <w:vAlign w:val="bottom"/>
            <w:hideMark/>
          </w:tcPr>
          <w:p w14:paraId="07D436B0" w14:textId="621C2536" w:rsidR="00461D5E" w:rsidRPr="0032204D" w:rsidRDefault="00461D5E" w:rsidP="00C358CC">
            <w:pPr>
              <w:spacing w:line="276" w:lineRule="auto"/>
              <w:jc w:val="right"/>
              <w:rPr>
                <w:b/>
                <w:bCs/>
                <w:i/>
                <w:iCs/>
                <w:color w:val="000000"/>
              </w:rPr>
            </w:pPr>
            <w:r w:rsidRPr="0032204D">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461D5E" w:rsidRPr="0032204D" w:rsidRDefault="00461D5E" w:rsidP="00C358CC">
            <w:pPr>
              <w:spacing w:line="276" w:lineRule="auto"/>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461D5E" w:rsidRPr="0032204D" w:rsidRDefault="00461D5E" w:rsidP="00C358CC">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461D5E" w:rsidRPr="0032204D" w:rsidRDefault="00461D5E" w:rsidP="00C358CC">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0FA325FF" w:rsidR="00461D5E" w:rsidRPr="00461D5E" w:rsidRDefault="00461D5E" w:rsidP="00C358CC">
            <w:pPr>
              <w:spacing w:line="276" w:lineRule="auto"/>
              <w:jc w:val="right"/>
              <w:rPr>
                <w:color w:val="000000"/>
              </w:rPr>
            </w:pPr>
            <w:r w:rsidRPr="00461D5E">
              <w:rPr>
                <w:color w:val="000000"/>
              </w:rPr>
              <w:t>2.36E-04</w:t>
            </w:r>
          </w:p>
        </w:tc>
        <w:tc>
          <w:tcPr>
            <w:tcW w:w="1112" w:type="dxa"/>
            <w:tcBorders>
              <w:top w:val="nil"/>
              <w:left w:val="nil"/>
              <w:bottom w:val="nil"/>
              <w:right w:val="nil"/>
            </w:tcBorders>
            <w:shd w:val="clear" w:color="auto" w:fill="auto"/>
            <w:noWrap/>
            <w:vAlign w:val="bottom"/>
            <w:hideMark/>
          </w:tcPr>
          <w:p w14:paraId="20A49CC6" w14:textId="5FF4765C" w:rsidR="00461D5E" w:rsidRPr="00461D5E" w:rsidRDefault="00461D5E" w:rsidP="00C358CC">
            <w:pPr>
              <w:spacing w:line="276" w:lineRule="auto"/>
              <w:jc w:val="right"/>
              <w:rPr>
                <w:color w:val="000000"/>
              </w:rPr>
            </w:pPr>
            <w:r w:rsidRPr="00461D5E">
              <w:rPr>
                <w:color w:val="000000"/>
              </w:rPr>
              <w:t>0.084</w:t>
            </w:r>
          </w:p>
        </w:tc>
        <w:tc>
          <w:tcPr>
            <w:tcW w:w="1052" w:type="dxa"/>
            <w:tcBorders>
              <w:top w:val="nil"/>
              <w:left w:val="nil"/>
              <w:bottom w:val="nil"/>
              <w:right w:val="nil"/>
            </w:tcBorders>
            <w:shd w:val="clear" w:color="auto" w:fill="auto"/>
            <w:noWrap/>
            <w:vAlign w:val="bottom"/>
            <w:hideMark/>
          </w:tcPr>
          <w:p w14:paraId="661F0915" w14:textId="479C9B17" w:rsidR="00461D5E" w:rsidRPr="00461D5E" w:rsidRDefault="00461D5E" w:rsidP="00C358CC">
            <w:pPr>
              <w:spacing w:line="276" w:lineRule="auto"/>
              <w:jc w:val="right"/>
              <w:rPr>
                <w:color w:val="000000"/>
              </w:rPr>
            </w:pPr>
            <w:r w:rsidRPr="00461D5E">
              <w:rPr>
                <w:color w:val="000000"/>
              </w:rPr>
              <w:t>0.772</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C358CC">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C358CC">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C358CC">
            <w:pPr>
              <w:spacing w:line="276" w:lineRule="auto"/>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C358CC">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C358CC">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C358CC">
            <w:pPr>
              <w:spacing w:line="276" w:lineRule="auto"/>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C358CC">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C358CC">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C358CC">
            <w:pPr>
              <w:spacing w:line="276" w:lineRule="auto"/>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C358CC">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C358CC">
            <w:pPr>
              <w:spacing w:line="276" w:lineRule="auto"/>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C358CC">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C358CC">
            <w:pPr>
              <w:spacing w:line="276" w:lineRule="auto"/>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C358CC">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C358CC">
            <w:pPr>
              <w:spacing w:line="276" w:lineRule="auto"/>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C358CC">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C358CC">
            <w:pPr>
              <w:spacing w:line="276" w:lineRule="auto"/>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C358CC">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C358CC">
            <w:pPr>
              <w:spacing w:line="276" w:lineRule="auto"/>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C358CC">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C358CC">
            <w:pPr>
              <w:spacing w:line="276" w:lineRule="auto"/>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C358CC">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C358CC">
            <w:pPr>
              <w:spacing w:line="276" w:lineRule="auto"/>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C358CC">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C358CC">
            <w:pPr>
              <w:spacing w:line="276" w:lineRule="auto"/>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C358CC">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C358CC">
            <w:pPr>
              <w:spacing w:line="276" w:lineRule="auto"/>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C358CC">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C358CC">
            <w:pPr>
              <w:spacing w:line="276" w:lineRule="auto"/>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C358CC">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32204D" w:rsidRDefault="0032204D" w:rsidP="00C358CC">
            <w:pPr>
              <w:spacing w:line="276" w:lineRule="auto"/>
              <w:jc w:val="right"/>
              <w:rPr>
                <w:i/>
                <w:iCs/>
                <w:color w:val="000000"/>
              </w:rPr>
            </w:pPr>
            <w:r w:rsidRPr="0032204D">
              <w:rPr>
                <w:i/>
                <w:iCs/>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C358CC">
            <w:pPr>
              <w:spacing w:line="276" w:lineRule="auto"/>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C358CC">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C358CC">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C358CC">
            <w:pPr>
              <w:spacing w:line="276" w:lineRule="auto"/>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C358CC">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C358CC">
            <w:pPr>
              <w:spacing w:line="276" w:lineRule="auto"/>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C358CC">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C358CC">
            <w:pPr>
              <w:spacing w:line="276" w:lineRule="auto"/>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C358CC">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C358CC">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C358CC">
            <w:pPr>
              <w:spacing w:line="276" w:lineRule="auto"/>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C358CC">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C358CC">
            <w:pPr>
              <w:spacing w:line="276" w:lineRule="auto"/>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C358CC">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C358CC">
            <w:pPr>
              <w:spacing w:line="276" w:lineRule="auto"/>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C358CC">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C358CC">
            <w:pPr>
              <w:spacing w:line="276" w:lineRule="auto"/>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C358CC">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C358CC">
            <w:pPr>
              <w:spacing w:line="276" w:lineRule="auto"/>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C358CC">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C358CC">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C358CC">
            <w:pPr>
              <w:spacing w:line="276" w:lineRule="auto"/>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C358CC">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C358CC">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C358CC">
            <w:pPr>
              <w:spacing w:line="276" w:lineRule="auto"/>
              <w:jc w:val="right"/>
              <w:rPr>
                <w:color w:val="000000"/>
              </w:rPr>
            </w:pPr>
          </w:p>
        </w:tc>
      </w:tr>
    </w:tbl>
    <w:p w14:paraId="1F3DB6C8" w14:textId="77777777" w:rsidR="00A075E5" w:rsidRDefault="00A075E5" w:rsidP="00C358CC">
      <w:pPr>
        <w:spacing w:line="480" w:lineRule="auto"/>
        <w:rPr>
          <w:bCs/>
        </w:rPr>
      </w:pPr>
    </w:p>
    <w:p w14:paraId="23A45C67" w14:textId="3105B551" w:rsidR="00325067" w:rsidRDefault="0005043C" w:rsidP="00C358CC">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proofErr w:type="gramStart"/>
      <w:r w:rsidRPr="00A67FF2">
        <w:t>)</w:t>
      </w:r>
      <w:proofErr w:type="gramEnd"/>
      <w:r w:rsidRPr="00A67FF2">
        <w:t xml:space="preserve">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C358CC">
      <w:pPr>
        <w:spacing w:line="480" w:lineRule="auto"/>
      </w:pPr>
    </w:p>
    <w:p w14:paraId="4B1A712A" w14:textId="77777777" w:rsidR="00325067" w:rsidRDefault="00325067" w:rsidP="00C358CC">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C358CC">
      <w:pPr>
        <w:spacing w:line="480" w:lineRule="auto"/>
        <w:rPr>
          <w:bCs/>
        </w:rPr>
      </w:pPr>
      <w:r>
        <w:rPr>
          <w:b/>
        </w:rPr>
        <w:lastRenderedPageBreak/>
        <w:t>Figure 1</w:t>
      </w:r>
    </w:p>
    <w:p w14:paraId="1283A935" w14:textId="362FFD95" w:rsidR="00F97E90" w:rsidRPr="00A67FF2" w:rsidRDefault="00C42E33" w:rsidP="00C358CC">
      <w:pPr>
        <w:spacing w:line="480" w:lineRule="auto"/>
        <w:rPr>
          <w:bCs/>
        </w:rPr>
      </w:pPr>
      <w:r>
        <w:rPr>
          <w:bCs/>
          <w:noProof/>
        </w:rPr>
        <w:drawing>
          <wp:inline distT="0" distB="0" distL="0" distR="0" wp14:anchorId="6A201252" wp14:editId="19C83EB1">
            <wp:extent cx="4759719" cy="7615550"/>
            <wp:effectExtent l="0" t="0" r="3175"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4771039" cy="7633662"/>
                    </a:xfrm>
                    <a:prstGeom prst="rect">
                      <a:avLst/>
                    </a:prstGeom>
                  </pic:spPr>
                </pic:pic>
              </a:graphicData>
            </a:graphic>
          </wp:inline>
        </w:drawing>
      </w:r>
    </w:p>
    <w:p w14:paraId="34F9873B" w14:textId="577782B4" w:rsidR="00325067" w:rsidRDefault="00F97E90" w:rsidP="00C358C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Solid trendlines indicate slopes that are different from zero (p&lt;0.05), while dashed trendlines indicate slopes that are not different from zero (p&gt;0.05).</w:t>
      </w:r>
      <w:r w:rsidR="006E79CE" w:rsidRPr="006E79CE">
        <w:rPr>
          <w:bCs/>
        </w:rPr>
        <w:t xml:space="preserve">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C358CC">
      <w:pPr>
        <w:spacing w:line="480" w:lineRule="auto"/>
        <w:rPr>
          <w:bCs/>
        </w:rPr>
      </w:pPr>
      <w:r>
        <w:rPr>
          <w:bCs/>
          <w:i/>
          <w:iCs/>
        </w:rPr>
        <w:br w:type="page"/>
      </w:r>
    </w:p>
    <w:p w14:paraId="39D4C585" w14:textId="7D4F7776" w:rsidR="00122B78" w:rsidRPr="000E7383" w:rsidRDefault="00122B78" w:rsidP="00C358CC">
      <w:pPr>
        <w:spacing w:line="480" w:lineRule="auto"/>
        <w:rPr>
          <w:bCs/>
        </w:rPr>
      </w:pPr>
      <w:r w:rsidRPr="000E7383">
        <w:rPr>
          <w:bCs/>
          <w:i/>
          <w:iCs/>
        </w:rPr>
        <w:lastRenderedPageBreak/>
        <w:t>Nitrogen fixation</w:t>
      </w:r>
    </w:p>
    <w:p w14:paraId="57445527" w14:textId="08808169" w:rsidR="00D646BA" w:rsidRDefault="009E41D6" w:rsidP="00C358CC">
      <w:pPr>
        <w:spacing w:line="480" w:lineRule="auto"/>
        <w:ind w:firstLine="720"/>
        <w:rPr>
          <w:bCs/>
        </w:rPr>
      </w:pPr>
      <w:r>
        <w:rPr>
          <w:bCs/>
        </w:rPr>
        <w:t xml:space="preserve">Increasing nitrogen fertilization generally decreased root nodule biomass (Table 1; Fig. 2A), a pattern that was stronger in inoculated pots (Table 2, inoculation*fertilization interaction; Tukey: p&lt;0.001) and under </w:t>
      </w:r>
      <w:r w:rsidRPr="000E7383">
        <w:rPr>
          <w:bCs/>
        </w:rPr>
        <w:t>elevated CO</w:t>
      </w:r>
      <w:r w:rsidRPr="000E7383">
        <w:rPr>
          <w:bCs/>
          <w:vertAlign w:val="subscript"/>
        </w:rPr>
        <w:t>2</w:t>
      </w:r>
      <w:r w:rsidRPr="000E7383">
        <w:rPr>
          <w:bCs/>
        </w:rPr>
        <w:t xml:space="preserve"> concentrations (</w:t>
      </w:r>
      <w:r>
        <w:rPr>
          <w:bCs/>
        </w:rPr>
        <w:t>Table 2, CO</w:t>
      </w:r>
      <w:r>
        <w:rPr>
          <w:bCs/>
          <w:vertAlign w:val="subscript"/>
        </w:rPr>
        <w:t>2</w:t>
      </w:r>
      <w:r>
        <w:rPr>
          <w:bCs/>
        </w:rPr>
        <w:t>*fertilization interaction</w:t>
      </w:r>
      <w:r w:rsidRPr="000E7383">
        <w:rPr>
          <w:bCs/>
        </w:rPr>
        <w:t>; Tukey: p=0.047)</w:t>
      </w:r>
      <w:r w:rsidR="0055374C">
        <w:rPr>
          <w:bCs/>
        </w:rPr>
        <w:t xml:space="preserve">. </w:t>
      </w:r>
      <w:r w:rsidR="00EA1004">
        <w:rPr>
          <w:bCs/>
        </w:rPr>
        <w:t>Root nodule biomass also generally increased with increasing CO</w:t>
      </w:r>
      <w:r w:rsidR="00EA1004">
        <w:rPr>
          <w:bCs/>
          <w:vertAlign w:val="subscript"/>
        </w:rPr>
        <w:t>2</w:t>
      </w:r>
      <w:r w:rsidR="00EA1004">
        <w:rPr>
          <w:bCs/>
        </w:rPr>
        <w:t xml:space="preserve"> concentration and inoculation (</w:t>
      </w:r>
      <w:r w:rsidR="0055374C">
        <w:rPr>
          <w:bCs/>
        </w:rPr>
        <w:t>Table 2</w:t>
      </w:r>
      <w:r w:rsidR="00EA1004">
        <w:rPr>
          <w:bCs/>
        </w:rPr>
        <w:t>).</w:t>
      </w:r>
    </w:p>
    <w:p w14:paraId="32C8E6E6" w14:textId="7B21E8E4" w:rsidR="00EA1004" w:rsidRPr="00B419BC" w:rsidRDefault="00853C83" w:rsidP="00C358CC">
      <w:pPr>
        <w:spacing w:line="480" w:lineRule="auto"/>
        <w:ind w:firstLine="720"/>
        <w:rPr>
          <w:bCs/>
        </w:rPr>
      </w:pPr>
      <w:r w:rsidRPr="000E7383">
        <w:rPr>
          <w:bCs/>
        </w:rPr>
        <w:t xml:space="preserve">Root nodule biomass: root biomass was driven by a three-way interaction between </w:t>
      </w:r>
      <w:r w:rsidR="004C2086" w:rsidRPr="000E7383">
        <w:rPr>
          <w:bCs/>
        </w:rPr>
        <w:t>CO</w:t>
      </w:r>
      <w:r w:rsidR="004C2086" w:rsidRPr="000E7383">
        <w:rPr>
          <w:bCs/>
          <w:vertAlign w:val="subscript"/>
        </w:rPr>
        <w:t>2</w:t>
      </w:r>
      <w:r w:rsidR="004C2086" w:rsidRPr="000E7383">
        <w:rPr>
          <w:bCs/>
        </w:rPr>
        <w:t xml:space="preserve"> concentration, inoculation, and soil nitrogen fertilization (Table 2</w:t>
      </w:r>
      <w:r w:rsidR="0055374C">
        <w:rPr>
          <w:bCs/>
        </w:rPr>
        <w:t>; Fig. 2B</w:t>
      </w:r>
      <w:r w:rsidR="004C2086" w:rsidRPr="000E7383">
        <w:rPr>
          <w:bCs/>
        </w:rPr>
        <w:t xml:space="preserve">). This interaction indicated that increasing fertilization had a similar negative effect on root nodule biomass: root biomass </w:t>
      </w:r>
      <w:r w:rsidRPr="000E7383">
        <w:rPr>
          <w:bCs/>
        </w:rPr>
        <w:t>in inoculated pots regardless of CO</w:t>
      </w:r>
      <w:r w:rsidRPr="000E7383">
        <w:rPr>
          <w:bCs/>
          <w:vertAlign w:val="subscript"/>
        </w:rPr>
        <w:t>2</w:t>
      </w:r>
      <w:r w:rsidRPr="000E7383">
        <w:rPr>
          <w:bCs/>
        </w:rPr>
        <w:t xml:space="preserve"> concentration (</w:t>
      </w:r>
      <w:r w:rsidRPr="0055374C">
        <w:rPr>
          <w:bCs/>
          <w:highlight w:val="yellow"/>
        </w:rPr>
        <w:t>Tukey: p&gt;0.999</w:t>
      </w:r>
      <w:r w:rsidRPr="000E7383">
        <w:rPr>
          <w:bCs/>
        </w:rPr>
        <w:t>)</w:t>
      </w:r>
      <w:r w:rsidR="00A33030" w:rsidRPr="000E7383">
        <w:rPr>
          <w:bCs/>
        </w:rPr>
        <w:t xml:space="preserve">, both of which were stronger than the negative effect of </w:t>
      </w:r>
      <w:r w:rsidR="00EA1004">
        <w:rPr>
          <w:bCs/>
        </w:rPr>
        <w:t xml:space="preserve">increasing </w:t>
      </w:r>
      <w:r w:rsidR="00A33030" w:rsidRPr="000E7383">
        <w:rPr>
          <w:bCs/>
        </w:rPr>
        <w:t>fertilization on root nodule biomass: root biomass in uninoculated pots grown under elevated CO</w:t>
      </w:r>
      <w:r w:rsidR="00A33030" w:rsidRPr="000E7383">
        <w:rPr>
          <w:bCs/>
          <w:vertAlign w:val="subscript"/>
        </w:rPr>
        <w:t>2</w:t>
      </w:r>
      <w:r w:rsidR="00A33030" w:rsidRPr="000E7383">
        <w:rPr>
          <w:bCs/>
        </w:rPr>
        <w:t xml:space="preserve"> (Tukey: p&lt;0.001 in both cases). There was no fertilization effect in uninoculated pots grown under ambient CO</w:t>
      </w:r>
      <w:r w:rsidR="00A33030" w:rsidRPr="000E7383">
        <w:rPr>
          <w:bCs/>
          <w:vertAlign w:val="subscript"/>
        </w:rPr>
        <w:t>2</w:t>
      </w:r>
      <w:r w:rsidR="00A33030" w:rsidRPr="000E7383">
        <w:rPr>
          <w:bCs/>
        </w:rPr>
        <w:t xml:space="preserve"> (Tukey: p=0.912). </w:t>
      </w:r>
      <w:r w:rsidR="00EA1004">
        <w:rPr>
          <w:bCs/>
        </w:rPr>
        <w:t>An interaction between inoculation and fertilization revealed that the general negative effect of increasing fertilization was stronger in inoculated pots (</w:t>
      </w:r>
      <w:r w:rsidR="0055374C">
        <w:rPr>
          <w:bCs/>
        </w:rPr>
        <w:t>Table 1</w:t>
      </w:r>
      <w:r w:rsidR="00EA1004">
        <w:rPr>
          <w:bCs/>
        </w:rPr>
        <w:t xml:space="preserve">), while an additional interaction between </w:t>
      </w:r>
      <w:r w:rsidR="00EA1004" w:rsidRPr="000E7383">
        <w:rPr>
          <w:bCs/>
        </w:rPr>
        <w:t>CO</w:t>
      </w:r>
      <w:r w:rsidR="00EA1004" w:rsidRPr="000E7383">
        <w:rPr>
          <w:bCs/>
          <w:vertAlign w:val="subscript"/>
        </w:rPr>
        <w:t>2</w:t>
      </w:r>
      <w:r w:rsidR="00EA1004" w:rsidRPr="000E7383">
        <w:rPr>
          <w:bCs/>
        </w:rPr>
        <w:t xml:space="preserve"> and fertilization </w:t>
      </w:r>
      <w:r w:rsidR="00EA1004">
        <w:rPr>
          <w:bCs/>
        </w:rPr>
        <w:t>revealed a stronger negative effect of increasing fertilization in pots grown under elevated CO</w:t>
      </w:r>
      <w:r w:rsidR="00EA1004">
        <w:rPr>
          <w:bCs/>
          <w:vertAlign w:val="subscript"/>
        </w:rPr>
        <w:t>2</w:t>
      </w:r>
      <w:r w:rsidR="00EA1004" w:rsidRPr="000E7383">
        <w:rPr>
          <w:bCs/>
        </w:rPr>
        <w:t xml:space="preserve"> (Tukey: p&lt;0.001)</w:t>
      </w:r>
      <w:r w:rsidR="00EA1004">
        <w:rPr>
          <w:bCs/>
        </w:rPr>
        <w:t>.</w:t>
      </w:r>
      <w:r w:rsidR="00B419BC">
        <w:rPr>
          <w:bCs/>
        </w:rPr>
        <w:t xml:space="preserve"> We found no individual effect of CO</w:t>
      </w:r>
      <w:r w:rsidR="00B419BC">
        <w:rPr>
          <w:bCs/>
          <w:vertAlign w:val="subscript"/>
        </w:rPr>
        <w:t>2</w:t>
      </w:r>
      <w:r w:rsidR="00B419BC">
        <w:rPr>
          <w:bCs/>
        </w:rPr>
        <w:t xml:space="preserve"> concentration (Table 2; Tukey: p=0.106), but a general positive effect of inoculation and a general negative effect of increasing fertilization on root nodule </w:t>
      </w:r>
      <w:proofErr w:type="spellStart"/>
      <w:r w:rsidR="00B419BC">
        <w:rPr>
          <w:bCs/>
        </w:rPr>
        <w:t>biomasss</w:t>
      </w:r>
      <w:proofErr w:type="spellEnd"/>
      <w:r w:rsidR="00B419BC">
        <w:rPr>
          <w:bCs/>
        </w:rPr>
        <w:t>: root biomass (Tukey: p&lt;0.001 in both cases).</w:t>
      </w:r>
    </w:p>
    <w:p w14:paraId="7A8B24F5" w14:textId="71DD2BBC" w:rsidR="00A33030" w:rsidRPr="000E7383" w:rsidRDefault="00A33030" w:rsidP="00C358CC">
      <w:pPr>
        <w:spacing w:line="48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06DB4CA0" w14:textId="1A2AE475" w:rsidR="00151116" w:rsidRDefault="00151116" w:rsidP="00C358CC">
      <w:pPr>
        <w:spacing w:line="480" w:lineRule="auto"/>
        <w:rPr>
          <w:bCs/>
        </w:rPr>
      </w:pPr>
      <w:r>
        <w:rPr>
          <w:bCs/>
        </w:rPr>
        <w:br w:type="page"/>
      </w:r>
    </w:p>
    <w:p w14:paraId="2F6BA077" w14:textId="2A13D6DA" w:rsidR="00151116" w:rsidRPr="000547B6" w:rsidRDefault="00151116" w:rsidP="00C358CC">
      <w:pPr>
        <w:spacing w:line="48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the root nodule biomass: root biomass ratio and root nodule biomass</w:t>
      </w:r>
      <w:r w:rsidR="000547B6">
        <w:rPr>
          <w:bCs/>
          <w:vertAlign w:val="superscript"/>
        </w:rPr>
        <w:t>*</w:t>
      </w:r>
    </w:p>
    <w:tbl>
      <w:tblPr>
        <w:tblW w:w="9687" w:type="dxa"/>
        <w:tblLook w:val="04A0" w:firstRow="1" w:lastRow="0" w:firstColumn="1" w:lastColumn="0" w:noHBand="0" w:noVBand="1"/>
      </w:tblPr>
      <w:tblGrid>
        <w:gridCol w:w="1975"/>
        <w:gridCol w:w="536"/>
        <w:gridCol w:w="1416"/>
        <w:gridCol w:w="1116"/>
        <w:gridCol w:w="1056"/>
        <w:gridCol w:w="1416"/>
        <w:gridCol w:w="1116"/>
        <w:gridCol w:w="1056"/>
      </w:tblGrid>
      <w:tr w:rsidR="000547B6" w:rsidRPr="00151116" w14:paraId="6D382C1A" w14:textId="77777777" w:rsidTr="000547B6">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0547B6" w:rsidRPr="00151116" w:rsidRDefault="000547B6" w:rsidP="00C358CC">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0547B6" w:rsidRPr="00151116" w:rsidRDefault="000547B6" w:rsidP="00C358CC">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606E6C98" w:rsidR="000547B6" w:rsidRPr="000547B6" w:rsidRDefault="000547B6" w:rsidP="00C358CC">
            <w:pPr>
              <w:spacing w:line="276" w:lineRule="auto"/>
              <w:rPr>
                <w:b/>
                <w:bCs/>
                <w:color w:val="000000"/>
              </w:rPr>
            </w:pPr>
            <w:r>
              <w:rPr>
                <w:b/>
                <w:bCs/>
                <w:color w:val="000000"/>
              </w:rPr>
              <w:t>Root nodule biomass</w:t>
            </w:r>
          </w:p>
        </w:tc>
        <w:tc>
          <w:tcPr>
            <w:tcW w:w="3588" w:type="dxa"/>
            <w:gridSpan w:val="3"/>
            <w:tcBorders>
              <w:top w:val="nil"/>
              <w:left w:val="nil"/>
              <w:bottom w:val="single" w:sz="4" w:space="0" w:color="auto"/>
              <w:right w:val="nil"/>
            </w:tcBorders>
            <w:shd w:val="clear" w:color="auto" w:fill="auto"/>
            <w:noWrap/>
            <w:vAlign w:val="center"/>
          </w:tcPr>
          <w:p w14:paraId="2B4ABCC2" w14:textId="4CA13B58" w:rsidR="000547B6" w:rsidRPr="000547B6" w:rsidRDefault="002C30A0" w:rsidP="00C358CC">
            <w:pPr>
              <w:spacing w:line="276" w:lineRule="auto"/>
              <w:rPr>
                <w:b/>
                <w:bCs/>
                <w:color w:val="000000"/>
              </w:rPr>
            </w:pPr>
            <w:r>
              <w:rPr>
                <w:b/>
                <w:bCs/>
                <w:color w:val="000000"/>
              </w:rPr>
              <w:t>Root nodule: root biomass</w:t>
            </w:r>
          </w:p>
        </w:tc>
      </w:tr>
      <w:tr w:rsidR="00151116" w:rsidRPr="00151116" w14:paraId="7176E01B" w14:textId="77777777" w:rsidTr="000547B6">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151116" w:rsidRPr="00151116" w:rsidRDefault="00151116" w:rsidP="00C358C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151116" w:rsidRPr="00151116" w:rsidRDefault="00151116" w:rsidP="00C358CC">
            <w:pPr>
              <w:spacing w:line="276" w:lineRule="auto"/>
              <w:rPr>
                <w:color w:val="000000"/>
              </w:rPr>
            </w:pPr>
            <w:proofErr w:type="spellStart"/>
            <w:r w:rsidRPr="00151116">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151116" w:rsidRPr="00151116" w:rsidRDefault="00151116" w:rsidP="00C358CC">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151116" w:rsidRPr="00151116" w:rsidRDefault="00151116"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151116" w:rsidRPr="00151116" w:rsidRDefault="00151116"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151116" w:rsidRPr="00151116" w:rsidRDefault="00151116" w:rsidP="00C358CC">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151116" w:rsidRPr="00151116" w:rsidRDefault="00151116"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151116" w:rsidRPr="00151116" w:rsidRDefault="00151116" w:rsidP="00C358CC">
            <w:pPr>
              <w:spacing w:line="276" w:lineRule="auto"/>
              <w:rPr>
                <w:color w:val="000000"/>
              </w:rPr>
            </w:pPr>
            <w:r>
              <w:rPr>
                <w:color w:val="000000"/>
              </w:rPr>
              <w:t>p-value</w:t>
            </w:r>
          </w:p>
        </w:tc>
      </w:tr>
      <w:tr w:rsidR="002C30A0" w:rsidRPr="00151116" w14:paraId="6AB9EFAA" w14:textId="77777777" w:rsidTr="005D7D0C">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2C30A0" w:rsidRPr="00151116" w:rsidRDefault="002C30A0" w:rsidP="00C358CC">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2C30A0" w:rsidRPr="00151116" w:rsidRDefault="002C30A0" w:rsidP="00C358C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0D03D203" w:rsidR="002C30A0" w:rsidRPr="00867DE7" w:rsidRDefault="002C30A0" w:rsidP="00C358CC">
            <w:pPr>
              <w:spacing w:line="276" w:lineRule="auto"/>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372143F7" w14:textId="1DD0373C" w:rsidR="002C30A0" w:rsidRPr="00867DE7" w:rsidRDefault="002C30A0"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553DA0A0" w:rsidR="002C30A0" w:rsidRPr="00867DE7" w:rsidRDefault="002C30A0"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730E760A" w:rsidR="002C30A0" w:rsidRPr="00867DE7" w:rsidRDefault="002C30A0" w:rsidP="00C358CC">
            <w:pPr>
              <w:spacing w:line="276" w:lineRule="auto"/>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2E9C463E" w14:textId="1FF81834" w:rsidR="002C30A0" w:rsidRPr="00867DE7" w:rsidRDefault="002C30A0"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2A83C623" w:rsidR="002C30A0" w:rsidRPr="00867DE7" w:rsidRDefault="002C30A0" w:rsidP="00C358CC">
            <w:pPr>
              <w:spacing w:line="276" w:lineRule="auto"/>
              <w:jc w:val="right"/>
              <w:rPr>
                <w:color w:val="000000"/>
              </w:rPr>
            </w:pPr>
            <w:r w:rsidRPr="00867DE7">
              <w:rPr>
                <w:color w:val="000000"/>
              </w:rPr>
              <w:t>-</w:t>
            </w:r>
          </w:p>
        </w:tc>
      </w:tr>
      <w:tr w:rsidR="002C30A0" w:rsidRPr="00151116" w14:paraId="6CB34069" w14:textId="77777777" w:rsidTr="005D7D0C">
        <w:trPr>
          <w:trHeight w:val="320"/>
        </w:trPr>
        <w:tc>
          <w:tcPr>
            <w:tcW w:w="1975" w:type="dxa"/>
            <w:tcBorders>
              <w:top w:val="nil"/>
              <w:left w:val="nil"/>
              <w:bottom w:val="nil"/>
              <w:right w:val="nil"/>
            </w:tcBorders>
            <w:shd w:val="clear" w:color="auto" w:fill="auto"/>
            <w:noWrap/>
            <w:vAlign w:val="center"/>
            <w:hideMark/>
          </w:tcPr>
          <w:p w14:paraId="7A2C4F81" w14:textId="1DB0F385" w:rsidR="002C30A0" w:rsidRPr="00151116" w:rsidRDefault="002C30A0" w:rsidP="00C358CC">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3D0DA964" w:rsidR="002C30A0" w:rsidRPr="00867DE7" w:rsidRDefault="002C30A0" w:rsidP="00C358CC">
            <w:pPr>
              <w:spacing w:line="276" w:lineRule="auto"/>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3C0F934D" w14:textId="3395053B" w:rsidR="002C30A0" w:rsidRPr="00867DE7" w:rsidRDefault="002C30A0" w:rsidP="00C358CC">
            <w:pPr>
              <w:spacing w:line="276" w:lineRule="auto"/>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3C92B815" w14:textId="6ABC9FEB" w:rsidR="002C30A0" w:rsidRPr="00867DE7" w:rsidRDefault="002C30A0" w:rsidP="00C358CC">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3ACBF90" w14:textId="03037D1E" w:rsidR="002C30A0" w:rsidRPr="00867DE7" w:rsidRDefault="002C30A0" w:rsidP="00C358CC">
            <w:pPr>
              <w:spacing w:line="276" w:lineRule="auto"/>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753DF185" w14:textId="329E5A1C" w:rsidR="002C30A0" w:rsidRPr="00867DE7" w:rsidRDefault="002C30A0" w:rsidP="00C358CC">
            <w:pPr>
              <w:spacing w:line="276" w:lineRule="auto"/>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64675EF8" w14:textId="43579B93" w:rsidR="002C30A0" w:rsidRPr="00867DE7" w:rsidRDefault="002C30A0" w:rsidP="00C358CC">
            <w:pPr>
              <w:spacing w:line="276" w:lineRule="auto"/>
              <w:jc w:val="right"/>
              <w:rPr>
                <w:b/>
                <w:bCs/>
                <w:color w:val="000000"/>
              </w:rPr>
            </w:pPr>
            <w:r w:rsidRPr="00867DE7">
              <w:rPr>
                <w:color w:val="000000"/>
              </w:rPr>
              <w:t>0.444</w:t>
            </w:r>
          </w:p>
        </w:tc>
      </w:tr>
      <w:tr w:rsidR="002C30A0" w:rsidRPr="00151116" w14:paraId="35B7AED8" w14:textId="77777777" w:rsidTr="005D7D0C">
        <w:trPr>
          <w:trHeight w:val="320"/>
        </w:trPr>
        <w:tc>
          <w:tcPr>
            <w:tcW w:w="1975" w:type="dxa"/>
            <w:tcBorders>
              <w:top w:val="nil"/>
              <w:left w:val="nil"/>
              <w:bottom w:val="nil"/>
              <w:right w:val="nil"/>
            </w:tcBorders>
            <w:shd w:val="clear" w:color="auto" w:fill="auto"/>
            <w:noWrap/>
            <w:vAlign w:val="center"/>
            <w:hideMark/>
          </w:tcPr>
          <w:p w14:paraId="33BAE0B3" w14:textId="3B3C129B" w:rsidR="002C30A0" w:rsidRPr="00151116" w:rsidRDefault="002C30A0" w:rsidP="00C358CC">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50A3953C" w:rsidR="002C30A0" w:rsidRPr="00867DE7" w:rsidRDefault="002C30A0" w:rsidP="00C358CC">
            <w:pPr>
              <w:spacing w:line="276" w:lineRule="auto"/>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32E1EA4D" w14:textId="707AD65E" w:rsidR="002C30A0" w:rsidRPr="00867DE7" w:rsidRDefault="002C30A0" w:rsidP="00C358CC">
            <w:pPr>
              <w:spacing w:line="276" w:lineRule="auto"/>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1FE6539B" w14:textId="211BAFAC" w:rsidR="002C30A0" w:rsidRPr="00867DE7" w:rsidRDefault="002C30A0"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61A8F4C" w:rsidR="002C30A0" w:rsidRPr="00867DE7" w:rsidRDefault="002C30A0" w:rsidP="00C358CC">
            <w:pPr>
              <w:spacing w:line="276" w:lineRule="auto"/>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543E89C1" w14:textId="76A917F1" w:rsidR="002C30A0" w:rsidRPr="00867DE7" w:rsidRDefault="002C30A0" w:rsidP="00C358CC">
            <w:pPr>
              <w:spacing w:line="276" w:lineRule="auto"/>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7E379763" w14:textId="6F1BE0B9" w:rsidR="002C30A0" w:rsidRPr="00867DE7" w:rsidRDefault="002C30A0" w:rsidP="00C358CC">
            <w:pPr>
              <w:spacing w:line="276" w:lineRule="auto"/>
              <w:jc w:val="right"/>
              <w:rPr>
                <w:b/>
                <w:bCs/>
                <w:color w:val="000000"/>
              </w:rPr>
            </w:pPr>
            <w:r w:rsidRPr="00867DE7">
              <w:rPr>
                <w:b/>
                <w:bCs/>
                <w:color w:val="000000"/>
              </w:rPr>
              <w:t>&lt;0.001</w:t>
            </w:r>
          </w:p>
        </w:tc>
      </w:tr>
      <w:tr w:rsidR="002C30A0" w:rsidRPr="00151116" w14:paraId="327C9BEF" w14:textId="77777777" w:rsidTr="005D7D0C">
        <w:trPr>
          <w:trHeight w:val="320"/>
        </w:trPr>
        <w:tc>
          <w:tcPr>
            <w:tcW w:w="1975" w:type="dxa"/>
            <w:tcBorders>
              <w:top w:val="nil"/>
              <w:left w:val="nil"/>
              <w:bottom w:val="nil"/>
              <w:right w:val="nil"/>
            </w:tcBorders>
            <w:shd w:val="clear" w:color="auto" w:fill="auto"/>
            <w:noWrap/>
            <w:vAlign w:val="center"/>
            <w:hideMark/>
          </w:tcPr>
          <w:p w14:paraId="62BB744D" w14:textId="6B935D1B" w:rsidR="002C30A0" w:rsidRPr="00151116" w:rsidRDefault="002C30A0" w:rsidP="00C358CC">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30A34D6D" w:rsidR="002C30A0" w:rsidRPr="00867DE7" w:rsidRDefault="002C30A0" w:rsidP="00C358CC">
            <w:pPr>
              <w:spacing w:line="276" w:lineRule="auto"/>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8FA2B5D" w14:textId="793E6AD6" w:rsidR="002C30A0" w:rsidRPr="00867DE7" w:rsidRDefault="002C30A0" w:rsidP="00C358CC">
            <w:pPr>
              <w:spacing w:line="276" w:lineRule="auto"/>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105E73B8" w14:textId="051D7653" w:rsidR="002C30A0" w:rsidRPr="00867DE7" w:rsidRDefault="002C30A0"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70FD7860" w:rsidR="002C30A0" w:rsidRPr="00867DE7" w:rsidRDefault="002C30A0" w:rsidP="00C358CC">
            <w:pPr>
              <w:spacing w:line="276" w:lineRule="auto"/>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3480A51" w14:textId="63AF32D6" w:rsidR="002C30A0" w:rsidRPr="00867DE7" w:rsidRDefault="002C30A0" w:rsidP="00C358CC">
            <w:pPr>
              <w:spacing w:line="276" w:lineRule="auto"/>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0DC0A4BD" w14:textId="15242960" w:rsidR="002C30A0" w:rsidRPr="00867DE7" w:rsidRDefault="002C30A0" w:rsidP="00C358CC">
            <w:pPr>
              <w:spacing w:line="276" w:lineRule="auto"/>
              <w:jc w:val="right"/>
              <w:rPr>
                <w:b/>
                <w:bCs/>
                <w:color w:val="000000"/>
              </w:rPr>
            </w:pPr>
            <w:r w:rsidRPr="00867DE7">
              <w:rPr>
                <w:b/>
                <w:bCs/>
                <w:color w:val="000000"/>
              </w:rPr>
              <w:t>&lt;0.001</w:t>
            </w:r>
          </w:p>
        </w:tc>
      </w:tr>
      <w:tr w:rsidR="002C30A0" w:rsidRPr="00151116" w14:paraId="6397F820" w14:textId="77777777" w:rsidTr="005D7D0C">
        <w:trPr>
          <w:trHeight w:val="320"/>
        </w:trPr>
        <w:tc>
          <w:tcPr>
            <w:tcW w:w="1975" w:type="dxa"/>
            <w:tcBorders>
              <w:top w:val="nil"/>
              <w:left w:val="nil"/>
              <w:bottom w:val="nil"/>
              <w:right w:val="nil"/>
            </w:tcBorders>
            <w:shd w:val="clear" w:color="auto" w:fill="auto"/>
            <w:noWrap/>
            <w:vAlign w:val="center"/>
            <w:hideMark/>
          </w:tcPr>
          <w:p w14:paraId="7176FF48" w14:textId="33707444" w:rsidR="002C30A0" w:rsidRPr="00151116" w:rsidRDefault="002C30A0" w:rsidP="00C358CC">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7ED1D6F9" w:rsidR="002C30A0" w:rsidRPr="00867DE7" w:rsidRDefault="002C30A0" w:rsidP="00C358CC">
            <w:pPr>
              <w:spacing w:line="276" w:lineRule="auto"/>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7094B13" w14:textId="1B79A1AA" w:rsidR="002C30A0" w:rsidRPr="00867DE7" w:rsidRDefault="002C30A0" w:rsidP="00C358CC">
            <w:pPr>
              <w:spacing w:line="276" w:lineRule="auto"/>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7A91EAEB" w14:textId="22AD9290" w:rsidR="002C30A0" w:rsidRPr="00867DE7" w:rsidRDefault="002C30A0" w:rsidP="00C358CC">
            <w:pPr>
              <w:spacing w:line="276" w:lineRule="auto"/>
              <w:jc w:val="right"/>
              <w:rPr>
                <w:b/>
                <w:bCs/>
                <w:color w:val="000000"/>
              </w:rPr>
            </w:pPr>
            <w:r w:rsidRPr="00867DE7">
              <w:rPr>
                <w:color w:val="000000"/>
              </w:rPr>
              <w:t>0.404</w:t>
            </w:r>
          </w:p>
        </w:tc>
        <w:tc>
          <w:tcPr>
            <w:tcW w:w="1416" w:type="dxa"/>
            <w:tcBorders>
              <w:top w:val="nil"/>
              <w:left w:val="nil"/>
              <w:bottom w:val="nil"/>
              <w:right w:val="nil"/>
            </w:tcBorders>
            <w:shd w:val="clear" w:color="auto" w:fill="auto"/>
            <w:noWrap/>
            <w:vAlign w:val="bottom"/>
            <w:hideMark/>
          </w:tcPr>
          <w:p w14:paraId="4AEE4377" w14:textId="5BA7DFD3" w:rsidR="002C30A0" w:rsidRPr="00867DE7" w:rsidRDefault="002C30A0" w:rsidP="00C358CC">
            <w:pPr>
              <w:spacing w:line="276" w:lineRule="auto"/>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19EFD14" w14:textId="5BB38081" w:rsidR="002C30A0" w:rsidRPr="00867DE7" w:rsidRDefault="002C30A0" w:rsidP="00C358CC">
            <w:pPr>
              <w:spacing w:line="276" w:lineRule="auto"/>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3B5FC1BB" w14:textId="4446C81A" w:rsidR="002C30A0" w:rsidRPr="00867DE7" w:rsidRDefault="002C30A0" w:rsidP="00C358CC">
            <w:pPr>
              <w:spacing w:line="276" w:lineRule="auto"/>
              <w:jc w:val="right"/>
              <w:rPr>
                <w:color w:val="000000"/>
              </w:rPr>
            </w:pPr>
            <w:r w:rsidRPr="00867DE7">
              <w:rPr>
                <w:b/>
                <w:bCs/>
                <w:color w:val="000000"/>
              </w:rPr>
              <w:t>&lt;0.001</w:t>
            </w:r>
          </w:p>
        </w:tc>
      </w:tr>
      <w:tr w:rsidR="002C30A0" w:rsidRPr="00151116" w14:paraId="75FD51B1" w14:textId="77777777" w:rsidTr="005D7D0C">
        <w:trPr>
          <w:trHeight w:val="320"/>
        </w:trPr>
        <w:tc>
          <w:tcPr>
            <w:tcW w:w="1975" w:type="dxa"/>
            <w:tcBorders>
              <w:top w:val="nil"/>
              <w:left w:val="nil"/>
              <w:bottom w:val="nil"/>
              <w:right w:val="nil"/>
            </w:tcBorders>
            <w:shd w:val="clear" w:color="auto" w:fill="auto"/>
            <w:noWrap/>
            <w:vAlign w:val="center"/>
            <w:hideMark/>
          </w:tcPr>
          <w:p w14:paraId="5816D19E" w14:textId="6898AEBF" w:rsidR="002C30A0" w:rsidRPr="00151116" w:rsidRDefault="002C30A0" w:rsidP="00C358CC">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5C094F3B" w:rsidR="002C30A0" w:rsidRPr="00867DE7" w:rsidRDefault="002C30A0" w:rsidP="00C358CC">
            <w:pPr>
              <w:spacing w:line="276" w:lineRule="auto"/>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06E92D9F" w14:textId="41DFF510" w:rsidR="002C30A0" w:rsidRPr="00867DE7" w:rsidRDefault="002C30A0" w:rsidP="00C358CC">
            <w:pPr>
              <w:spacing w:line="276" w:lineRule="auto"/>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3A87EBDA" w14:textId="0D5228E6" w:rsidR="002C30A0" w:rsidRPr="00867DE7" w:rsidRDefault="002C30A0" w:rsidP="00C358CC">
            <w:pPr>
              <w:spacing w:line="276" w:lineRule="auto"/>
              <w:jc w:val="right"/>
              <w:rPr>
                <w:b/>
                <w:bCs/>
                <w:color w:val="000000"/>
              </w:rPr>
            </w:pPr>
            <w:r w:rsidRPr="00867DE7">
              <w:rPr>
                <w:b/>
                <w:bCs/>
                <w:color w:val="000000"/>
              </w:rPr>
              <w:t>0.048</w:t>
            </w:r>
          </w:p>
        </w:tc>
        <w:tc>
          <w:tcPr>
            <w:tcW w:w="1416" w:type="dxa"/>
            <w:tcBorders>
              <w:top w:val="nil"/>
              <w:left w:val="nil"/>
              <w:bottom w:val="nil"/>
              <w:right w:val="nil"/>
            </w:tcBorders>
            <w:shd w:val="clear" w:color="auto" w:fill="auto"/>
            <w:noWrap/>
            <w:vAlign w:val="bottom"/>
            <w:hideMark/>
          </w:tcPr>
          <w:p w14:paraId="0B6FE1CA" w14:textId="033ABC41" w:rsidR="002C30A0" w:rsidRPr="00867DE7" w:rsidRDefault="002C30A0" w:rsidP="00C358CC">
            <w:pPr>
              <w:spacing w:line="276" w:lineRule="auto"/>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5E35C2D2" w14:textId="706B5297" w:rsidR="002C30A0" w:rsidRPr="00867DE7" w:rsidRDefault="002C30A0" w:rsidP="00C358CC">
            <w:pPr>
              <w:spacing w:line="276" w:lineRule="auto"/>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4F7FD438" w14:textId="6A24E4B3" w:rsidR="002C30A0" w:rsidRPr="00867DE7" w:rsidRDefault="002C30A0" w:rsidP="00C358CC">
            <w:pPr>
              <w:spacing w:line="276" w:lineRule="auto"/>
              <w:jc w:val="right"/>
              <w:rPr>
                <w:b/>
                <w:bCs/>
                <w:color w:val="000000"/>
              </w:rPr>
            </w:pPr>
            <w:r w:rsidRPr="00867DE7">
              <w:rPr>
                <w:b/>
                <w:bCs/>
                <w:color w:val="000000"/>
              </w:rPr>
              <w:t>0.021</w:t>
            </w:r>
          </w:p>
        </w:tc>
      </w:tr>
      <w:tr w:rsidR="002C30A0" w:rsidRPr="00151116" w14:paraId="6CC36853" w14:textId="77777777" w:rsidTr="005D7D0C">
        <w:trPr>
          <w:trHeight w:val="320"/>
        </w:trPr>
        <w:tc>
          <w:tcPr>
            <w:tcW w:w="1975" w:type="dxa"/>
            <w:tcBorders>
              <w:top w:val="nil"/>
              <w:left w:val="nil"/>
              <w:right w:val="nil"/>
            </w:tcBorders>
            <w:shd w:val="clear" w:color="auto" w:fill="auto"/>
            <w:noWrap/>
            <w:vAlign w:val="center"/>
            <w:hideMark/>
          </w:tcPr>
          <w:p w14:paraId="1233DBFB" w14:textId="38067B04" w:rsidR="002C30A0" w:rsidRPr="00151116" w:rsidRDefault="002C30A0" w:rsidP="00C358CC">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6F1ADCE8" w:rsidR="002C30A0" w:rsidRPr="00867DE7" w:rsidRDefault="002C30A0" w:rsidP="00C358CC">
            <w:pPr>
              <w:spacing w:line="276" w:lineRule="auto"/>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696CCF57" w14:textId="4387FFA9" w:rsidR="002C30A0" w:rsidRPr="00867DE7" w:rsidRDefault="002C30A0" w:rsidP="00C358CC">
            <w:pPr>
              <w:spacing w:line="276" w:lineRule="auto"/>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0E5B286E" w14:textId="5158D7B5" w:rsidR="002C30A0" w:rsidRPr="00867DE7" w:rsidRDefault="002C30A0"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0FEB4277" w:rsidR="002C30A0" w:rsidRPr="00867DE7" w:rsidRDefault="002C30A0" w:rsidP="00C358CC">
            <w:pPr>
              <w:spacing w:line="276" w:lineRule="auto"/>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35FC9C24" w14:textId="6A5ED13E" w:rsidR="002C30A0" w:rsidRPr="00867DE7" w:rsidRDefault="002C30A0" w:rsidP="00C358CC">
            <w:pPr>
              <w:spacing w:line="276" w:lineRule="auto"/>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36FEEC7E" w14:textId="33F71803" w:rsidR="002C30A0" w:rsidRPr="00867DE7" w:rsidRDefault="002C30A0" w:rsidP="00C358CC">
            <w:pPr>
              <w:spacing w:line="276" w:lineRule="auto"/>
              <w:jc w:val="right"/>
              <w:rPr>
                <w:b/>
                <w:bCs/>
                <w:color w:val="000000"/>
              </w:rPr>
            </w:pPr>
            <w:r w:rsidRPr="00867DE7">
              <w:rPr>
                <w:b/>
                <w:bCs/>
                <w:color w:val="000000"/>
              </w:rPr>
              <w:t>&lt;0.001</w:t>
            </w:r>
          </w:p>
        </w:tc>
      </w:tr>
      <w:tr w:rsidR="002C30A0" w:rsidRPr="00151116" w14:paraId="4179BA61" w14:textId="77777777" w:rsidTr="005D7D0C">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2C30A0" w:rsidRPr="00151116" w:rsidRDefault="002C30A0" w:rsidP="00C358CC">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4939F8F0" w:rsidR="002C30A0" w:rsidRPr="00867DE7" w:rsidRDefault="002C30A0" w:rsidP="00C358CC">
            <w:pPr>
              <w:spacing w:line="276" w:lineRule="auto"/>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1F8A5588" w14:textId="0E237AF1" w:rsidR="002C30A0" w:rsidRPr="00867DE7" w:rsidRDefault="002C30A0" w:rsidP="00C358CC">
            <w:pPr>
              <w:spacing w:line="276" w:lineRule="auto"/>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19000CAA" w14:textId="0C634DB8" w:rsidR="002C30A0" w:rsidRPr="00867DE7" w:rsidRDefault="002C30A0" w:rsidP="00C358CC">
            <w:pPr>
              <w:spacing w:line="276" w:lineRule="auto"/>
              <w:jc w:val="right"/>
              <w:rPr>
                <w:b/>
                <w:bCs/>
                <w:color w:val="000000"/>
              </w:rPr>
            </w:pPr>
            <w:r w:rsidRPr="00867DE7">
              <w:rPr>
                <w:color w:val="000000"/>
              </w:rPr>
              <w:t>0.362</w:t>
            </w:r>
          </w:p>
        </w:tc>
        <w:tc>
          <w:tcPr>
            <w:tcW w:w="1416" w:type="dxa"/>
            <w:tcBorders>
              <w:top w:val="nil"/>
              <w:left w:val="nil"/>
              <w:bottom w:val="single" w:sz="4" w:space="0" w:color="auto"/>
              <w:right w:val="nil"/>
            </w:tcBorders>
            <w:shd w:val="clear" w:color="auto" w:fill="auto"/>
            <w:noWrap/>
            <w:vAlign w:val="bottom"/>
            <w:hideMark/>
          </w:tcPr>
          <w:p w14:paraId="31F28976" w14:textId="08AB1FC9" w:rsidR="002C30A0" w:rsidRPr="00867DE7" w:rsidRDefault="002C30A0" w:rsidP="00C358CC">
            <w:pPr>
              <w:spacing w:line="276" w:lineRule="auto"/>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40903415" w14:textId="1A045BB7" w:rsidR="002C30A0" w:rsidRPr="00867DE7" w:rsidRDefault="002C30A0" w:rsidP="00C358CC">
            <w:pPr>
              <w:spacing w:line="276" w:lineRule="auto"/>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772AD6A7" w14:textId="7B3AADA8" w:rsidR="002C30A0" w:rsidRPr="00867DE7" w:rsidRDefault="002C30A0" w:rsidP="00C358CC">
            <w:pPr>
              <w:spacing w:line="276" w:lineRule="auto"/>
              <w:jc w:val="right"/>
              <w:rPr>
                <w:color w:val="000000"/>
              </w:rPr>
            </w:pPr>
            <w:r w:rsidRPr="00867DE7">
              <w:rPr>
                <w:b/>
                <w:bCs/>
                <w:color w:val="000000"/>
              </w:rPr>
              <w:t>0.009</w:t>
            </w:r>
          </w:p>
        </w:tc>
      </w:tr>
    </w:tbl>
    <w:p w14:paraId="1DBBBC7E" w14:textId="77777777" w:rsidR="00E90F4A" w:rsidRPr="00E90F4A" w:rsidRDefault="00E90F4A" w:rsidP="00C358CC">
      <w:pPr>
        <w:spacing w:line="480" w:lineRule="auto"/>
      </w:pPr>
    </w:p>
    <w:p w14:paraId="304B090C" w14:textId="4FC04249" w:rsidR="00151116" w:rsidRPr="000547B6" w:rsidRDefault="000547B6"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w:t>
      </w:r>
      <w:proofErr w:type="spellStart"/>
      <w:r>
        <w:t>df</w:t>
      </w:r>
      <w:proofErr w:type="spellEnd"/>
      <w:r>
        <w:t>=degrees of freedom.</w:t>
      </w:r>
    </w:p>
    <w:p w14:paraId="53F4810C" w14:textId="1778CA96" w:rsidR="00151116" w:rsidRDefault="00151116" w:rsidP="00C358CC">
      <w:pPr>
        <w:spacing w:line="480" w:lineRule="auto"/>
        <w:rPr>
          <w:b/>
        </w:rPr>
      </w:pPr>
      <w:r>
        <w:rPr>
          <w:b/>
        </w:rPr>
        <w:br w:type="page"/>
      </w:r>
    </w:p>
    <w:p w14:paraId="10009823" w14:textId="57A465EC" w:rsidR="00151116" w:rsidRPr="00151116" w:rsidRDefault="00151116" w:rsidP="00C358CC">
      <w:pPr>
        <w:spacing w:line="480" w:lineRule="auto"/>
        <w:rPr>
          <w:b/>
        </w:rPr>
      </w:pPr>
      <w:r>
        <w:rPr>
          <w:b/>
        </w:rPr>
        <w:lastRenderedPageBreak/>
        <w:t>Figure 2</w:t>
      </w:r>
    </w:p>
    <w:p w14:paraId="23713D83" w14:textId="6D782767" w:rsidR="00151116" w:rsidRDefault="006E79CE" w:rsidP="00C358CC">
      <w:pPr>
        <w:spacing w:line="480" w:lineRule="auto"/>
        <w:rPr>
          <w:bCs/>
        </w:rPr>
      </w:pPr>
      <w:r>
        <w:rPr>
          <w:bCs/>
          <w:noProof/>
        </w:rPr>
        <w:drawing>
          <wp:inline distT="0" distB="0" distL="0" distR="0" wp14:anchorId="358C7B60" wp14:editId="2B82DD5B">
            <wp:extent cx="6790008" cy="2546253"/>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4"/>
                    <a:stretch>
                      <a:fillRect/>
                    </a:stretch>
                  </pic:blipFill>
                  <pic:spPr>
                    <a:xfrm>
                      <a:off x="0" y="0"/>
                      <a:ext cx="6816128" cy="2556048"/>
                    </a:xfrm>
                    <a:prstGeom prst="rect">
                      <a:avLst/>
                    </a:prstGeom>
                  </pic:spPr>
                </pic:pic>
              </a:graphicData>
            </a:graphic>
          </wp:inline>
        </w:drawing>
      </w:r>
    </w:p>
    <w:p w14:paraId="04FD4554" w14:textId="5B517B31" w:rsidR="000547B6" w:rsidRPr="00122B78" w:rsidRDefault="006E79CE" w:rsidP="00C358CC">
      <w:pPr>
        <w:spacing w:line="480" w:lineRule="auto"/>
        <w:rPr>
          <w:bCs/>
        </w:rPr>
      </w:pPr>
      <w:r>
        <w:rPr>
          <w:b/>
        </w:rPr>
        <w:t>Figure 2</w:t>
      </w:r>
      <w:r>
        <w:rPr>
          <w:bCs/>
        </w:rPr>
        <w:t xml:space="preserve"> Effects of nitrogen fertilization, inoculation treatment, and CO</w:t>
      </w:r>
      <w:r>
        <w:rPr>
          <w:bCs/>
          <w:vertAlign w:val="subscript"/>
        </w:rPr>
        <w:t>2</w:t>
      </w:r>
      <w:r>
        <w:rPr>
          <w:bCs/>
        </w:rPr>
        <w:t xml:space="preserve"> treatment on root nodule biomass (panel A)</w:t>
      </w:r>
      <w:r w:rsidR="00A33030">
        <w:rPr>
          <w:bCs/>
        </w:rPr>
        <w:t>,</w:t>
      </w:r>
      <w:r>
        <w:rPr>
          <w:bCs/>
        </w:rPr>
        <w:t xml:space="preserve"> the ratio of root nodule biomass to root biomass (panel B)</w:t>
      </w:r>
      <w:r w:rsidR="00A33030">
        <w:rPr>
          <w:bCs/>
        </w:rPr>
        <w:t xml:space="preserve">, </w:t>
      </w:r>
      <w:r w:rsidR="00A33030" w:rsidRPr="00A33030">
        <w:rPr>
          <w:bCs/>
          <w:highlight w:val="yellow"/>
        </w:rPr>
        <w:t>and the percent of leaf nitrogen fixed from the atmosphere (panel C)</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09B03C39" w14:textId="5CB2FF08" w:rsidR="00122B78" w:rsidRDefault="00122B78" w:rsidP="00C358CC">
      <w:pPr>
        <w:spacing w:line="480" w:lineRule="auto"/>
        <w:rPr>
          <w:bCs/>
          <w:i/>
          <w:iCs/>
        </w:rPr>
      </w:pPr>
      <w:r>
        <w:rPr>
          <w:bCs/>
          <w:i/>
          <w:iCs/>
        </w:rPr>
        <w:br w:type="page"/>
      </w:r>
    </w:p>
    <w:p w14:paraId="670FBE3D" w14:textId="2F83DD6D" w:rsidR="00B44916" w:rsidRPr="00B44916" w:rsidRDefault="00664380" w:rsidP="00C358CC">
      <w:pPr>
        <w:spacing w:line="480" w:lineRule="auto"/>
        <w:rPr>
          <w:bCs/>
          <w:i/>
          <w:iCs/>
        </w:rPr>
      </w:pPr>
      <w:r w:rsidRPr="000E7383">
        <w:rPr>
          <w:bCs/>
          <w:i/>
          <w:iCs/>
        </w:rPr>
        <w:lastRenderedPageBreak/>
        <w:t>Leaf N content</w:t>
      </w:r>
    </w:p>
    <w:p w14:paraId="3DE4DE58" w14:textId="720F060E" w:rsidR="00B44916" w:rsidRDefault="00B44916" w:rsidP="00C358CC">
      <w:pPr>
        <w:spacing w:line="480" w:lineRule="auto"/>
        <w:ind w:firstLine="720"/>
        <w:rPr>
          <w:bCs/>
        </w:rPr>
      </w:pPr>
      <w:r>
        <w:rPr>
          <w:bCs/>
        </w:rPr>
        <w:t>Increasing nitrogen fertilization generally increased leaf nitrogen content per unit leaf area (Table 3; Fig. 3A)</w:t>
      </w:r>
      <w:r w:rsidR="004E480B">
        <w:rPr>
          <w:bCs/>
        </w:rPr>
        <w:t xml:space="preserve"> and leaf nitrogen content (Table 3; Fig. 3B)</w:t>
      </w:r>
      <w:r>
        <w:rPr>
          <w:bCs/>
        </w:rPr>
        <w:t>; however, th</w:t>
      </w:r>
      <w:r w:rsidR="004E480B">
        <w:rPr>
          <w:bCs/>
        </w:rPr>
        <w:t>ese</w:t>
      </w:r>
      <w:r>
        <w:rPr>
          <w:bCs/>
        </w:rPr>
        <w:t xml:space="preserve"> pattern</w:t>
      </w:r>
      <w:r w:rsidR="004E480B">
        <w:rPr>
          <w:bCs/>
        </w:rPr>
        <w:t>s</w:t>
      </w:r>
      <w:r>
        <w:rPr>
          <w:bCs/>
        </w:rPr>
        <w:t xml:space="preserve"> w</w:t>
      </w:r>
      <w:r w:rsidR="004E480B">
        <w:rPr>
          <w:bCs/>
        </w:rPr>
        <w:t>ere</w:t>
      </w:r>
      <w:r>
        <w:rPr>
          <w:bCs/>
        </w:rPr>
        <w:t xml:space="preserve"> stronger in uninoculated pots (Table 3, inoculation*fertilization interaction; Tukey: p&lt;0.001</w:t>
      </w:r>
      <w:r w:rsidR="004E480B">
        <w:rPr>
          <w:bCs/>
        </w:rPr>
        <w:t xml:space="preserve"> in both cases</w:t>
      </w:r>
      <w:r>
        <w:rPr>
          <w:bCs/>
        </w:rPr>
        <w:t>) and under ambient CO</w:t>
      </w:r>
      <w:r>
        <w:rPr>
          <w:bCs/>
          <w:vertAlign w:val="subscript"/>
        </w:rPr>
        <w:t>2</w:t>
      </w:r>
      <w:r>
        <w:rPr>
          <w:bCs/>
        </w:rPr>
        <w:t xml:space="preserve"> (Table 3, CO</w:t>
      </w:r>
      <w:r>
        <w:rPr>
          <w:bCs/>
          <w:vertAlign w:val="subscript"/>
        </w:rPr>
        <w:t>2</w:t>
      </w:r>
      <w:r>
        <w:rPr>
          <w:bCs/>
        </w:rPr>
        <w:t xml:space="preserve">*fertilization interaction; </w:t>
      </w:r>
      <w:proofErr w:type="spellStart"/>
      <w:r>
        <w:rPr>
          <w:bCs/>
        </w:rPr>
        <w:t>Tukey</w:t>
      </w:r>
      <w:r w:rsidR="004E480B">
        <w:rPr>
          <w:bCs/>
          <w:vertAlign w:val="subscript"/>
        </w:rPr>
        <w:t>Narea</w:t>
      </w:r>
      <w:proofErr w:type="spellEnd"/>
      <w:r>
        <w:rPr>
          <w:bCs/>
        </w:rPr>
        <w:t>: p=0.010</w:t>
      </w:r>
      <w:r w:rsidR="004E480B">
        <w:rPr>
          <w:bCs/>
        </w:rPr>
        <w:t xml:space="preserve">; </w:t>
      </w:r>
      <w:proofErr w:type="spellStart"/>
      <w:r w:rsidR="004E480B">
        <w:rPr>
          <w:bCs/>
        </w:rPr>
        <w:t>Tukey</w:t>
      </w:r>
      <w:r w:rsidR="004E480B">
        <w:rPr>
          <w:bCs/>
          <w:vertAlign w:val="subscript"/>
        </w:rPr>
        <w:t>Nmass</w:t>
      </w:r>
      <w:proofErr w:type="spellEnd"/>
      <w:r w:rsidR="004E480B">
        <w:rPr>
          <w:bCs/>
        </w:rPr>
        <w:t>: p&lt;0.001</w:t>
      </w:r>
      <w:r>
        <w:rPr>
          <w:bCs/>
        </w:rPr>
        <w:t>). An additional interaction between inoculation and CO</w:t>
      </w:r>
      <w:r>
        <w:rPr>
          <w:bCs/>
          <w:vertAlign w:val="subscript"/>
        </w:rPr>
        <w:t>2</w:t>
      </w:r>
      <w:r>
        <w:rPr>
          <w:bCs/>
        </w:rPr>
        <w:t xml:space="preserve"> concentration indicated that the general positive effect of inoculation on </w:t>
      </w:r>
      <w:r w:rsidRPr="000E7383">
        <w:rPr>
          <w:bCs/>
          <w:i/>
          <w:iCs/>
        </w:rPr>
        <w:t>N</w:t>
      </w:r>
      <w:r w:rsidRPr="000E7383">
        <w:rPr>
          <w:bCs/>
          <w:vertAlign w:val="subscript"/>
        </w:rPr>
        <w:t>area</w:t>
      </w:r>
      <w:r>
        <w:rPr>
          <w:bCs/>
        </w:rPr>
        <w:t xml:space="preserve"> (Table 3) was stronger under elevated CO</w:t>
      </w:r>
      <w:r>
        <w:rPr>
          <w:bCs/>
          <w:vertAlign w:val="subscript"/>
        </w:rPr>
        <w:t>2</w:t>
      </w:r>
      <w:r w:rsidRPr="000E7383">
        <w:rPr>
          <w:bCs/>
        </w:rPr>
        <w:t xml:space="preserve"> (45% increase</w:t>
      </w:r>
      <w:r>
        <w:rPr>
          <w:bCs/>
        </w:rPr>
        <w:t xml:space="preserve"> vs. 19% increase under ambient CO</w:t>
      </w:r>
      <w:r>
        <w:rPr>
          <w:bCs/>
          <w:vertAlign w:val="subscript"/>
        </w:rPr>
        <w:t>2</w:t>
      </w:r>
      <w:r w:rsidRPr="000E7383">
        <w:rPr>
          <w:bCs/>
        </w:rPr>
        <w:t>; Tukey: p&lt;0.001</w:t>
      </w:r>
      <w:r>
        <w:rPr>
          <w:bCs/>
        </w:rPr>
        <w:t xml:space="preserve"> in both cases</w:t>
      </w:r>
      <w:r w:rsidRPr="000E7383">
        <w:rPr>
          <w:bCs/>
        </w:rPr>
        <w:t>)</w:t>
      </w:r>
      <w:r>
        <w:rPr>
          <w:bCs/>
        </w:rPr>
        <w:t xml:space="preserve">. We also observed a general negative effect of increasing </w:t>
      </w:r>
      <w:r w:rsidRPr="000E7383">
        <w:rPr>
          <w:bCs/>
        </w:rPr>
        <w:t>CO</w:t>
      </w:r>
      <w:r w:rsidRPr="000E7383">
        <w:rPr>
          <w:bCs/>
          <w:vertAlign w:val="subscript"/>
        </w:rPr>
        <w:t>2</w:t>
      </w:r>
      <w:r w:rsidRPr="000E7383">
        <w:rPr>
          <w:bCs/>
        </w:rPr>
        <w:t xml:space="preserve"> concentration</w:t>
      </w:r>
      <w:r>
        <w:rPr>
          <w:bCs/>
        </w:rPr>
        <w:t xml:space="preserve"> on </w:t>
      </w:r>
      <w:proofErr w:type="spellStart"/>
      <w:r w:rsidRPr="000E7383">
        <w:rPr>
          <w:bCs/>
          <w:i/>
          <w:iCs/>
        </w:rPr>
        <w:t>N</w:t>
      </w:r>
      <w:r w:rsidRPr="000E7383">
        <w:rPr>
          <w:bCs/>
          <w:vertAlign w:val="subscript"/>
        </w:rPr>
        <w:t>area</w:t>
      </w:r>
      <w:proofErr w:type="spellEnd"/>
      <w:r>
        <w:rPr>
          <w:bCs/>
        </w:rPr>
        <w:t xml:space="preserve"> </w:t>
      </w:r>
      <w:r w:rsidR="004E480B">
        <w:rPr>
          <w:bCs/>
        </w:rPr>
        <w:t>and</w:t>
      </w:r>
      <w:r w:rsidR="004E480B" w:rsidRPr="004E480B">
        <w:rPr>
          <w:bCs/>
          <w:i/>
          <w:iCs/>
        </w:rPr>
        <w:t xml:space="preserve"> </w:t>
      </w:r>
      <w:proofErr w:type="spellStart"/>
      <w:r w:rsidR="004E480B" w:rsidRPr="000E7383">
        <w:rPr>
          <w:bCs/>
          <w:i/>
          <w:iCs/>
        </w:rPr>
        <w:t>N</w:t>
      </w:r>
      <w:r w:rsidR="004E480B" w:rsidRPr="000E7383">
        <w:rPr>
          <w:bCs/>
          <w:vertAlign w:val="subscript"/>
        </w:rPr>
        <w:t>mass</w:t>
      </w:r>
      <w:proofErr w:type="spellEnd"/>
      <w:r w:rsidR="004E480B">
        <w:rPr>
          <w:bCs/>
        </w:rPr>
        <w:t xml:space="preserve"> </w:t>
      </w:r>
      <w:r>
        <w:rPr>
          <w:bCs/>
        </w:rPr>
        <w:t>(Table 3).</w:t>
      </w:r>
    </w:p>
    <w:p w14:paraId="4DB093FB" w14:textId="53B4AE8F" w:rsidR="004E480B" w:rsidRDefault="004E480B" w:rsidP="00C358CC">
      <w:pPr>
        <w:spacing w:line="480" w:lineRule="auto"/>
        <w:ind w:firstLine="720"/>
        <w:rPr>
          <w:bCs/>
        </w:rPr>
      </w:pPr>
      <w:r>
        <w:rPr>
          <w:bCs/>
        </w:rPr>
        <w:t>Increasing nitrogen fertilization also generally increased leaf mass per area (Table 3; Fig. 3C), a pattern that was generally stronger in uninoculated pots (Table 3, inoculation*fertilization interaction; Tukey: p=0.043) and under elevated CO</w:t>
      </w:r>
      <w:r>
        <w:rPr>
          <w:bCs/>
          <w:vertAlign w:val="subscript"/>
        </w:rPr>
        <w:t>2</w:t>
      </w:r>
      <w:r>
        <w:rPr>
          <w:bCs/>
        </w:rPr>
        <w:t xml:space="preserve"> (Table 3, CO</w:t>
      </w:r>
      <w:r>
        <w:rPr>
          <w:bCs/>
          <w:vertAlign w:val="subscript"/>
        </w:rPr>
        <w:t>2</w:t>
      </w:r>
      <w:r>
        <w:rPr>
          <w:bCs/>
        </w:rPr>
        <w:t xml:space="preserve">*fertilization interaction; Tukey: p&lt;0.001). Increasing </w:t>
      </w:r>
      <w:r w:rsidRPr="000E7383">
        <w:rPr>
          <w:bCs/>
        </w:rPr>
        <w:t>CO</w:t>
      </w:r>
      <w:r w:rsidRPr="000E7383">
        <w:rPr>
          <w:bCs/>
          <w:vertAlign w:val="subscript"/>
        </w:rPr>
        <w:t>2</w:t>
      </w:r>
      <w:r w:rsidRPr="000E7383">
        <w:rPr>
          <w:bCs/>
        </w:rPr>
        <w:t xml:space="preserve"> concentration</w:t>
      </w:r>
      <w:r>
        <w:rPr>
          <w:bCs/>
        </w:rPr>
        <w:t xml:space="preserve"> and inoculation each generally increased </w:t>
      </w:r>
      <w:proofErr w:type="spellStart"/>
      <w:r>
        <w:rPr>
          <w:bCs/>
          <w:i/>
          <w:iCs/>
        </w:rPr>
        <w:t>M</w:t>
      </w:r>
      <w:r>
        <w:rPr>
          <w:bCs/>
          <w:vertAlign w:val="subscript"/>
        </w:rPr>
        <w:t>area</w:t>
      </w:r>
      <w:proofErr w:type="spellEnd"/>
      <w:r>
        <w:rPr>
          <w:bCs/>
        </w:rPr>
        <w:t xml:space="preserve"> (Table 3).</w:t>
      </w:r>
    </w:p>
    <w:p w14:paraId="6D54D1E6" w14:textId="65F20BA4" w:rsidR="00BE0B5B" w:rsidRPr="000E7383" w:rsidRDefault="00DD79E2" w:rsidP="00C358CC">
      <w:pPr>
        <w:spacing w:line="480" w:lineRule="auto"/>
        <w:ind w:firstLine="720"/>
        <w:rPr>
          <w:bCs/>
        </w:rPr>
      </w:pPr>
      <w:r>
        <w:rPr>
          <w:bCs/>
        </w:rPr>
        <w:t>Chlorophyll content per unit leaf area generally increased with increasing fertilization (Table 3; Fig. 3D)</w:t>
      </w:r>
      <w:r w:rsidR="00A222F5">
        <w:rPr>
          <w:bCs/>
        </w:rPr>
        <w:t>, a pattern that was generally stronger in uninoculated pots Table 3, inoculation*fertilization interaction; Tukey: p&lt;0.001) and under elevated CO</w:t>
      </w:r>
      <w:r w:rsidR="00A222F5">
        <w:rPr>
          <w:bCs/>
          <w:vertAlign w:val="subscript"/>
        </w:rPr>
        <w:t>2</w:t>
      </w:r>
      <w:r w:rsidR="00A222F5">
        <w:rPr>
          <w:bCs/>
        </w:rPr>
        <w:t xml:space="preserve"> (Table 3, CO</w:t>
      </w:r>
      <w:r w:rsidR="00A222F5">
        <w:rPr>
          <w:bCs/>
          <w:vertAlign w:val="subscript"/>
        </w:rPr>
        <w:t>2</w:t>
      </w:r>
      <w:r w:rsidR="00A222F5">
        <w:rPr>
          <w:bCs/>
        </w:rPr>
        <w:t xml:space="preserve">*fertilization interaction; </w:t>
      </w:r>
      <w:r w:rsidR="00A222F5" w:rsidRPr="000E7383">
        <w:rPr>
          <w:bCs/>
        </w:rPr>
        <w:t>Tukey: p=0.022</w:t>
      </w:r>
      <w:r w:rsidR="00A222F5">
        <w:rPr>
          <w:bCs/>
        </w:rPr>
        <w:t xml:space="preserve">). A marginal three-way interaction between </w:t>
      </w:r>
      <w:r w:rsidR="00586DCC" w:rsidRPr="000E7383">
        <w:rPr>
          <w:bCs/>
        </w:rPr>
        <w:t>CO</w:t>
      </w:r>
      <w:r w:rsidR="00586DCC" w:rsidRPr="000E7383">
        <w:rPr>
          <w:bCs/>
          <w:vertAlign w:val="subscript"/>
        </w:rPr>
        <w:t>2</w:t>
      </w:r>
      <w:r w:rsidR="00586DCC" w:rsidRPr="000E7383">
        <w:rPr>
          <w:bCs/>
        </w:rPr>
        <w:t xml:space="preserve"> concentration, inoculation, and nitrogen fertilization</w:t>
      </w:r>
      <w:r w:rsidR="00A222F5">
        <w:rPr>
          <w:bCs/>
        </w:rPr>
        <w:t xml:space="preserve">, indicating that the general positive effect of increasing fertilization on </w:t>
      </w:r>
      <w:proofErr w:type="spellStart"/>
      <w:r w:rsidR="00A222F5" w:rsidRPr="000E7383">
        <w:rPr>
          <w:bCs/>
          <w:i/>
          <w:iCs/>
        </w:rPr>
        <w:t>Chl</w:t>
      </w:r>
      <w:r w:rsidR="00A222F5" w:rsidRPr="000E7383">
        <w:rPr>
          <w:bCs/>
          <w:vertAlign w:val="subscript"/>
        </w:rPr>
        <w:t>area</w:t>
      </w:r>
      <w:proofErr w:type="spellEnd"/>
      <w:r w:rsidR="00A222F5">
        <w:rPr>
          <w:bCs/>
        </w:rPr>
        <w:t xml:space="preserve"> </w:t>
      </w:r>
      <w:r w:rsidR="00586DCC" w:rsidRPr="000E7383">
        <w:rPr>
          <w:bCs/>
        </w:rPr>
        <w:t xml:space="preserve">had a similar positive effect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in inoculated pots regardless of CO</w:t>
      </w:r>
      <w:r w:rsidR="00586DCC" w:rsidRPr="000E7383">
        <w:rPr>
          <w:bCs/>
          <w:vertAlign w:val="subscript"/>
        </w:rPr>
        <w:t>2</w:t>
      </w:r>
      <w:r w:rsidR="00586DCC" w:rsidRPr="000E7383">
        <w:rPr>
          <w:bCs/>
        </w:rPr>
        <w:t xml:space="preserve"> concentration (Tukey: p=0.980), both of which had stronger positive fertilization effects than uninoculated pots grown under either CO</w:t>
      </w:r>
      <w:r w:rsidR="00586DCC" w:rsidRPr="000E7383">
        <w:rPr>
          <w:bCs/>
          <w:vertAlign w:val="subscript"/>
        </w:rPr>
        <w:t>2</w:t>
      </w:r>
      <w:r w:rsidR="00586DCC" w:rsidRPr="000E7383">
        <w:rPr>
          <w:bCs/>
        </w:rPr>
        <w:t xml:space="preserve"> concentration (Tukey: </w:t>
      </w:r>
      <w:r w:rsidR="00586DCC" w:rsidRPr="000E7383">
        <w:rPr>
          <w:bCs/>
        </w:rPr>
        <w:lastRenderedPageBreak/>
        <w:t>p&lt;0.001 in all cases). However, uninoculated pots grown under ambient CO</w:t>
      </w:r>
      <w:r w:rsidR="00586DCC" w:rsidRPr="000E7383">
        <w:rPr>
          <w:bCs/>
          <w:vertAlign w:val="subscript"/>
        </w:rPr>
        <w:t>2</w:t>
      </w:r>
      <w:r w:rsidR="00586DCC" w:rsidRPr="000E7383">
        <w:rPr>
          <w:bCs/>
        </w:rPr>
        <w:t xml:space="preserve"> had a stronger positive response to increasing fertilization than uninoculated pots grown under elevated CO</w:t>
      </w:r>
      <w:r w:rsidR="00586DCC" w:rsidRPr="000E7383">
        <w:rPr>
          <w:bCs/>
          <w:vertAlign w:val="subscript"/>
        </w:rPr>
        <w:t>2</w:t>
      </w:r>
      <w:r w:rsidR="00586DCC" w:rsidRPr="000E7383">
        <w:rPr>
          <w:bCs/>
        </w:rPr>
        <w:t xml:space="preserve"> (Tukey: p=0.028). </w:t>
      </w:r>
      <w:r w:rsidR="00A222F5">
        <w:rPr>
          <w:bCs/>
        </w:rPr>
        <w:t xml:space="preserve">Finally, we observed a general negative effect of </w:t>
      </w:r>
      <w:r w:rsidR="00586DCC" w:rsidRPr="000E7383">
        <w:rPr>
          <w:bCs/>
        </w:rPr>
        <w:t>increasing CO</w:t>
      </w:r>
      <w:r w:rsidR="00586DCC" w:rsidRPr="000E7383">
        <w:rPr>
          <w:bCs/>
          <w:vertAlign w:val="subscript"/>
        </w:rPr>
        <w:t>2</w:t>
      </w:r>
      <w:r w:rsidR="00586DCC" w:rsidRPr="000E7383">
        <w:rPr>
          <w:bCs/>
        </w:rPr>
        <w:t xml:space="preserve"> concentration and</w:t>
      </w:r>
      <w:r w:rsidR="00A222F5">
        <w:rPr>
          <w:bCs/>
        </w:rPr>
        <w:t xml:space="preserve"> a</w:t>
      </w:r>
      <w:r w:rsidR="00586DCC" w:rsidRPr="000E7383">
        <w:rPr>
          <w:bCs/>
        </w:rPr>
        <w:t xml:space="preserve"> positive effect of inoculation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w:t>
      </w:r>
      <w:r w:rsidR="00A222F5">
        <w:rPr>
          <w:bCs/>
        </w:rPr>
        <w:t>Table 3</w:t>
      </w:r>
      <w:r w:rsidR="00586DCC" w:rsidRPr="000E7383">
        <w:rPr>
          <w:bCs/>
        </w:rPr>
        <w:t>).</w:t>
      </w:r>
    </w:p>
    <w:p w14:paraId="7715F8F3" w14:textId="77777777" w:rsidR="002F4382" w:rsidRDefault="002F4382" w:rsidP="00C358CC">
      <w:pPr>
        <w:spacing w:line="480" w:lineRule="auto"/>
        <w:rPr>
          <w:bCs/>
        </w:rPr>
      </w:pPr>
    </w:p>
    <w:p w14:paraId="4BA0A36A" w14:textId="77777777" w:rsidR="00C71098" w:rsidRDefault="00C71098" w:rsidP="00C358CC">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46394F1C" w:rsidR="00C71098" w:rsidRPr="00C71098" w:rsidRDefault="00C71098" w:rsidP="00C358CC">
      <w:pPr>
        <w:spacing w:line="480" w:lineRule="auto"/>
        <w:rPr>
          <w:b/>
        </w:rPr>
      </w:pPr>
      <w:r w:rsidRPr="00C71098">
        <w:rPr>
          <w:b/>
        </w:rPr>
        <w:lastRenderedPageBreak/>
        <w:t xml:space="preserve">Table </w:t>
      </w:r>
      <w:r w:rsidR="00151116">
        <w:rPr>
          <w:b/>
        </w:rPr>
        <w:t>3</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358CC">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358CC">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358CC">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358CC">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358CC">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358CC">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358CC">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358CC">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358CC">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358CC">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358CC">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358CC">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358CC">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358CC">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358CC">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358CC">
            <w:pPr>
              <w:rPr>
                <w:color w:val="000000"/>
              </w:rPr>
            </w:pPr>
            <w:r>
              <w:rPr>
                <w:color w:val="000000"/>
              </w:rPr>
              <w:t>p-value</w:t>
            </w:r>
          </w:p>
        </w:tc>
      </w:tr>
      <w:tr w:rsidR="00867DE7"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867DE7" w:rsidRPr="00C71098" w:rsidRDefault="00867DE7" w:rsidP="00C358CC">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867DE7" w:rsidRPr="00C71098" w:rsidRDefault="00867DE7" w:rsidP="00C358CC">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11BF78B0" w:rsidR="00867DE7" w:rsidRPr="00867DE7" w:rsidRDefault="00867DE7" w:rsidP="00C358CC">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A89169A"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3CF6815A" w:rsidR="00867DE7" w:rsidRPr="00867DE7" w:rsidRDefault="00867DE7" w:rsidP="00C358CC">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9D90A9" w:rsidR="00867DE7" w:rsidRPr="00867DE7" w:rsidRDefault="00867DE7" w:rsidP="00C358CC">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322CD8D1" w14:textId="55BB7E16"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17507330" w:rsidR="00867DE7" w:rsidRPr="00867DE7" w:rsidRDefault="00867DE7" w:rsidP="00C358CC">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65923ED5" w:rsidR="00867DE7" w:rsidRPr="00867DE7" w:rsidRDefault="00867DE7" w:rsidP="00C358CC">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1CC74BA2"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2803B495" w:rsidR="00867DE7" w:rsidRPr="00867DE7" w:rsidRDefault="00867DE7" w:rsidP="00C358CC">
            <w:pPr>
              <w:jc w:val="right"/>
              <w:rPr>
                <w:color w:val="000000"/>
              </w:rPr>
            </w:pPr>
            <w:r w:rsidRPr="00867DE7">
              <w:rPr>
                <w:color w:val="000000"/>
              </w:rPr>
              <w:t>-</w:t>
            </w:r>
          </w:p>
        </w:tc>
      </w:tr>
      <w:tr w:rsidR="00867DE7"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867DE7" w:rsidRPr="00C71098" w:rsidRDefault="00867DE7" w:rsidP="00C358CC">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1E2F59E9" w:rsidR="00867DE7" w:rsidRPr="00867DE7" w:rsidRDefault="00867DE7" w:rsidP="00C358CC">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0A208E85" w14:textId="2059C865" w:rsidR="00867DE7" w:rsidRPr="00867DE7" w:rsidRDefault="00867DE7" w:rsidP="00C358CC">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1E0843DC" w14:textId="0010E728"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E200399" w14:textId="15F1FFF9" w:rsidR="00867DE7" w:rsidRPr="00867DE7" w:rsidRDefault="00867DE7" w:rsidP="00C358CC">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6D36D2A8" w14:textId="12677E94" w:rsidR="00867DE7" w:rsidRPr="00867DE7" w:rsidRDefault="00867DE7" w:rsidP="00C358CC">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B3C5B35" w14:textId="0472248A"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583FAEA" w14:textId="0A01E628" w:rsidR="00867DE7" w:rsidRPr="00867DE7" w:rsidRDefault="00867DE7" w:rsidP="00C358CC">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333DA3D2" w14:textId="13BD5C55" w:rsidR="00867DE7" w:rsidRPr="00867DE7" w:rsidRDefault="00867DE7" w:rsidP="00C358CC">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EC28DB2" w14:textId="2C1E0EE3" w:rsidR="00867DE7" w:rsidRPr="00867DE7" w:rsidRDefault="00867DE7" w:rsidP="00C358CC">
            <w:pPr>
              <w:jc w:val="right"/>
              <w:rPr>
                <w:b/>
                <w:bCs/>
                <w:color w:val="000000"/>
              </w:rPr>
            </w:pPr>
            <w:r w:rsidRPr="00867DE7">
              <w:rPr>
                <w:b/>
                <w:bCs/>
                <w:color w:val="000000"/>
              </w:rPr>
              <w:t>&lt;0.001</w:t>
            </w:r>
          </w:p>
        </w:tc>
      </w:tr>
      <w:tr w:rsidR="00867DE7"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867DE7" w:rsidRPr="00C71098" w:rsidRDefault="00867DE7" w:rsidP="00C358CC">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3133DD5C" w:rsidR="00867DE7" w:rsidRPr="00867DE7" w:rsidRDefault="00867DE7" w:rsidP="00C358CC">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49F515D9" w14:textId="36A3DA57" w:rsidR="00867DE7" w:rsidRPr="00867DE7" w:rsidRDefault="00867DE7" w:rsidP="00C358CC">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5A5405E4" w14:textId="4F5C8D42"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472D06C" w14:textId="2AE42EB8" w:rsidR="00867DE7" w:rsidRPr="00867DE7" w:rsidRDefault="00867DE7" w:rsidP="00C358CC">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23B29BD9" w14:textId="69FD1349" w:rsidR="00867DE7" w:rsidRPr="00867DE7" w:rsidRDefault="00867DE7" w:rsidP="00C358CC">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16119ACB" w14:textId="37C918D6"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6C11BF" w14:textId="4CFE8A53" w:rsidR="00867DE7" w:rsidRPr="00867DE7" w:rsidRDefault="00867DE7" w:rsidP="00C358CC">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18F1A87A" w14:textId="08CF8E24" w:rsidR="00867DE7" w:rsidRPr="00867DE7" w:rsidRDefault="00867DE7" w:rsidP="00C358CC">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09D90CDE" w14:textId="38C0D2E1" w:rsidR="00867DE7" w:rsidRPr="00867DE7" w:rsidRDefault="00867DE7" w:rsidP="00C358CC">
            <w:pPr>
              <w:jc w:val="right"/>
              <w:rPr>
                <w:b/>
                <w:bCs/>
                <w:color w:val="000000"/>
              </w:rPr>
            </w:pPr>
            <w:r w:rsidRPr="00867DE7">
              <w:rPr>
                <w:b/>
                <w:bCs/>
                <w:color w:val="000000"/>
              </w:rPr>
              <w:t>&lt;0.001</w:t>
            </w:r>
          </w:p>
        </w:tc>
      </w:tr>
      <w:tr w:rsidR="00867DE7"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867DE7" w:rsidRPr="00C71098" w:rsidRDefault="00867DE7" w:rsidP="00C358CC">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CFCCEB1" w:rsidR="00867DE7" w:rsidRPr="00867DE7" w:rsidRDefault="00867DE7" w:rsidP="00C358CC">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730BE88A" w14:textId="501E8529" w:rsidR="00867DE7" w:rsidRPr="00867DE7" w:rsidRDefault="00867DE7" w:rsidP="00C358CC">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2AE4F9DC" w14:textId="6DE7D118"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D522CFD" w14:textId="46A45A12" w:rsidR="00867DE7" w:rsidRPr="00867DE7" w:rsidRDefault="00867DE7" w:rsidP="00C358CC">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4494A500" w14:textId="30737304" w:rsidR="00867DE7" w:rsidRPr="00867DE7" w:rsidRDefault="00867DE7" w:rsidP="00C358CC">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158AC898" w14:textId="01C15F1D"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83E2FA9" w14:textId="7A0659E7" w:rsidR="00867DE7" w:rsidRPr="00867DE7" w:rsidRDefault="00867DE7" w:rsidP="00C358CC">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54B721F6" w14:textId="7238015E" w:rsidR="00867DE7" w:rsidRPr="00867DE7" w:rsidRDefault="00867DE7" w:rsidP="00C358CC">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109EC3B8" w14:textId="3EB477D3" w:rsidR="00867DE7" w:rsidRPr="00867DE7" w:rsidRDefault="00867DE7" w:rsidP="00C358CC">
            <w:pPr>
              <w:jc w:val="right"/>
              <w:rPr>
                <w:b/>
                <w:bCs/>
                <w:color w:val="000000"/>
              </w:rPr>
            </w:pPr>
            <w:r w:rsidRPr="00867DE7">
              <w:rPr>
                <w:b/>
                <w:bCs/>
                <w:color w:val="000000"/>
              </w:rPr>
              <w:t>&lt;0.001</w:t>
            </w:r>
          </w:p>
        </w:tc>
      </w:tr>
      <w:tr w:rsidR="00867DE7"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54CED881" w:rsidR="00867DE7" w:rsidRPr="00867DE7" w:rsidRDefault="00867DE7" w:rsidP="00C358CC">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4855CFB4" w14:textId="32B6E01B" w:rsidR="00867DE7" w:rsidRPr="00867DE7" w:rsidRDefault="00867DE7" w:rsidP="00C358CC">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1F0E1166" w14:textId="62F5943F" w:rsidR="00867DE7" w:rsidRPr="00867DE7" w:rsidRDefault="00867DE7" w:rsidP="00C358CC">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79BE2F4C" w14:textId="3396EA97" w:rsidR="00867DE7" w:rsidRPr="00867DE7" w:rsidRDefault="00867DE7" w:rsidP="00C358CC">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10296E20" w14:textId="41052D3B" w:rsidR="00867DE7" w:rsidRPr="00867DE7" w:rsidRDefault="00867DE7" w:rsidP="00C358CC">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20726A50" w14:textId="4C50BEC1" w:rsidR="00867DE7" w:rsidRPr="00867DE7" w:rsidRDefault="00867DE7" w:rsidP="00C358CC">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60654ABD" w14:textId="76BFDBE1" w:rsidR="00867DE7" w:rsidRPr="00867DE7" w:rsidRDefault="00867DE7" w:rsidP="00C358CC">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28F12009" w14:textId="2DA2FFF5" w:rsidR="00867DE7" w:rsidRPr="00867DE7" w:rsidRDefault="00867DE7" w:rsidP="00C358CC">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4566B7E9" w14:textId="438F59DB" w:rsidR="00867DE7" w:rsidRPr="00867DE7" w:rsidRDefault="00867DE7" w:rsidP="00C358CC">
            <w:pPr>
              <w:jc w:val="right"/>
              <w:rPr>
                <w:color w:val="000000"/>
              </w:rPr>
            </w:pPr>
            <w:r w:rsidRPr="00867DE7">
              <w:rPr>
                <w:color w:val="000000"/>
              </w:rPr>
              <w:t>0.826</w:t>
            </w:r>
          </w:p>
        </w:tc>
      </w:tr>
      <w:tr w:rsidR="00867DE7"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0ABE6A90" w:rsidR="00867DE7" w:rsidRPr="00867DE7" w:rsidRDefault="00867DE7" w:rsidP="00C358CC">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109FF6C3" w14:textId="2A27F6CF" w:rsidR="00867DE7" w:rsidRPr="00867DE7" w:rsidRDefault="00867DE7" w:rsidP="00C358CC">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63CA57CD" w14:textId="216136F2" w:rsidR="00867DE7" w:rsidRPr="00867DE7" w:rsidRDefault="00867DE7" w:rsidP="00C358CC">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64973FD1" w14:textId="05E06212" w:rsidR="00867DE7" w:rsidRPr="00867DE7" w:rsidRDefault="00867DE7" w:rsidP="00C358CC">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197827CB" w14:textId="1DBA9AD5" w:rsidR="00867DE7" w:rsidRPr="00867DE7" w:rsidRDefault="00867DE7" w:rsidP="00C358CC">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319B5BAE" w14:textId="1DA6D53B"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019003F" w14:textId="031ED6EC" w:rsidR="00867DE7" w:rsidRPr="00867DE7" w:rsidRDefault="00867DE7" w:rsidP="00C358CC">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A2B4927" w14:textId="0133860D" w:rsidR="00867DE7" w:rsidRPr="00867DE7" w:rsidRDefault="00867DE7" w:rsidP="00C358CC">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9A235F4" w14:textId="1210D2D5" w:rsidR="00867DE7" w:rsidRPr="00867DE7" w:rsidRDefault="00867DE7" w:rsidP="00C358CC">
            <w:pPr>
              <w:jc w:val="right"/>
              <w:rPr>
                <w:b/>
                <w:bCs/>
                <w:color w:val="000000"/>
              </w:rPr>
            </w:pPr>
            <w:r w:rsidRPr="00867DE7">
              <w:rPr>
                <w:b/>
                <w:bCs/>
                <w:color w:val="000000"/>
              </w:rPr>
              <w:t>0.007</w:t>
            </w:r>
          </w:p>
        </w:tc>
      </w:tr>
      <w:tr w:rsidR="00867DE7" w14:paraId="4D2196D0" w14:textId="77777777" w:rsidTr="00215BF0">
        <w:trPr>
          <w:trHeight w:val="320"/>
        </w:trPr>
        <w:tc>
          <w:tcPr>
            <w:tcW w:w="1980" w:type="dxa"/>
            <w:tcBorders>
              <w:top w:val="nil"/>
              <w:left w:val="nil"/>
              <w:right w:val="nil"/>
            </w:tcBorders>
            <w:shd w:val="clear" w:color="auto" w:fill="auto"/>
            <w:noWrap/>
            <w:vAlign w:val="bottom"/>
            <w:hideMark/>
          </w:tcPr>
          <w:p w14:paraId="25726CFA" w14:textId="25720FB9" w:rsidR="00867DE7" w:rsidRPr="00C71098" w:rsidRDefault="00867DE7" w:rsidP="00C358CC">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867DE7" w:rsidRPr="00C71098" w:rsidRDefault="00867DE7" w:rsidP="00C358CC">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6308D04D" w:rsidR="00867DE7" w:rsidRPr="00867DE7" w:rsidRDefault="00867DE7" w:rsidP="00C358CC">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08B2B12B" w14:textId="079258FA" w:rsidR="00867DE7" w:rsidRPr="00867DE7" w:rsidRDefault="00867DE7" w:rsidP="00C358CC">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A438547" w14:textId="15103C67" w:rsidR="00867DE7" w:rsidRPr="00867DE7" w:rsidRDefault="00867DE7" w:rsidP="00C358CC">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B5CD9A6" w14:textId="6D3F04B0" w:rsidR="00867DE7" w:rsidRPr="00867DE7" w:rsidRDefault="00867DE7" w:rsidP="00C358CC">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54167B83" w14:textId="14A1ADC8" w:rsidR="00867DE7" w:rsidRPr="00867DE7" w:rsidRDefault="00867DE7" w:rsidP="00C358CC">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D8D31FE" w14:textId="749B7A4D" w:rsidR="00867DE7" w:rsidRPr="00867DE7" w:rsidRDefault="00867DE7" w:rsidP="00C358CC">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2CC3E293" w14:textId="7387A8B6" w:rsidR="00867DE7" w:rsidRPr="00867DE7" w:rsidRDefault="00867DE7" w:rsidP="00C358CC">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71D7DA45" w14:textId="265920BE" w:rsidR="00867DE7" w:rsidRPr="00867DE7" w:rsidRDefault="00867DE7" w:rsidP="00C358CC">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00DD841A" w14:textId="6380FF42" w:rsidR="00867DE7" w:rsidRPr="00867DE7" w:rsidRDefault="00867DE7" w:rsidP="00C358CC">
            <w:pPr>
              <w:jc w:val="right"/>
              <w:rPr>
                <w:b/>
                <w:bCs/>
                <w:color w:val="000000"/>
              </w:rPr>
            </w:pPr>
            <w:r w:rsidRPr="00867DE7">
              <w:rPr>
                <w:b/>
                <w:bCs/>
                <w:color w:val="000000"/>
              </w:rPr>
              <w:t>0.039</w:t>
            </w:r>
          </w:p>
        </w:tc>
      </w:tr>
      <w:tr w:rsidR="00867DE7" w14:paraId="6C81F2D3" w14:textId="77777777" w:rsidTr="00215BF0">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249C99A" w:rsidR="00867DE7" w:rsidRPr="00867DE7" w:rsidRDefault="00867DE7" w:rsidP="00C358CC">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1EEFA55A" w14:textId="7B016096" w:rsidR="00867DE7" w:rsidRPr="00867DE7" w:rsidRDefault="00867DE7" w:rsidP="00C358CC">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6AA72A29" w14:textId="707D6E9E" w:rsidR="00867DE7" w:rsidRPr="00867DE7" w:rsidRDefault="00867DE7" w:rsidP="00C358CC">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A095724" w14:textId="6449C58F" w:rsidR="00867DE7" w:rsidRPr="00867DE7" w:rsidRDefault="00867DE7" w:rsidP="00C358CC">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4360B74D" w14:textId="48ECD71C" w:rsidR="00867DE7" w:rsidRPr="00867DE7" w:rsidRDefault="00867DE7" w:rsidP="00C358CC">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064D9CA" w14:textId="3A82A361" w:rsidR="00867DE7" w:rsidRPr="00867DE7" w:rsidRDefault="00867DE7" w:rsidP="00C358CC">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68040BE6" w14:textId="053EBBB3" w:rsidR="00867DE7" w:rsidRPr="00867DE7" w:rsidRDefault="00867DE7" w:rsidP="00C358CC">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7E495795" w14:textId="49876958" w:rsidR="00867DE7" w:rsidRPr="00867DE7" w:rsidRDefault="00867DE7" w:rsidP="00C358CC">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5EB1F7F2" w14:textId="5EA1EC48" w:rsidR="00867DE7" w:rsidRPr="00867DE7" w:rsidRDefault="00867DE7" w:rsidP="00C358CC">
            <w:pPr>
              <w:jc w:val="right"/>
              <w:rPr>
                <w:color w:val="000000"/>
              </w:rPr>
            </w:pPr>
            <w:r w:rsidRPr="00867DE7">
              <w:rPr>
                <w:color w:val="000000"/>
              </w:rPr>
              <w:t>0.529</w:t>
            </w:r>
          </w:p>
        </w:tc>
      </w:tr>
      <w:tr w:rsidR="00215BF0" w14:paraId="572B6198"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0017407E" w14:textId="77777777" w:rsidR="00215BF0" w:rsidRPr="00C71098" w:rsidRDefault="00215BF0" w:rsidP="00C358CC">
            <w:pPr>
              <w:rPr>
                <w:color w:val="000000"/>
              </w:rPr>
            </w:pPr>
          </w:p>
        </w:tc>
        <w:tc>
          <w:tcPr>
            <w:tcW w:w="421" w:type="dxa"/>
            <w:tcBorders>
              <w:top w:val="single" w:sz="4" w:space="0" w:color="auto"/>
              <w:left w:val="nil"/>
              <w:bottom w:val="nil"/>
              <w:right w:val="nil"/>
            </w:tcBorders>
            <w:shd w:val="clear" w:color="auto" w:fill="auto"/>
            <w:noWrap/>
            <w:vAlign w:val="bottom"/>
          </w:tcPr>
          <w:p w14:paraId="1711C55E" w14:textId="77777777" w:rsidR="00215BF0" w:rsidRPr="00C71098" w:rsidRDefault="00215BF0" w:rsidP="00C358CC">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FCD6558" w14:textId="77777777" w:rsidR="00215BF0" w:rsidRPr="00C71098" w:rsidRDefault="00215BF0" w:rsidP="00C358CC">
            <w:pPr>
              <w:jc w:val="right"/>
              <w:rPr>
                <w:color w:val="000000"/>
              </w:rPr>
            </w:pPr>
          </w:p>
        </w:tc>
        <w:tc>
          <w:tcPr>
            <w:tcW w:w="1116" w:type="dxa"/>
            <w:tcBorders>
              <w:top w:val="single" w:sz="4" w:space="0" w:color="auto"/>
              <w:left w:val="nil"/>
              <w:bottom w:val="nil"/>
              <w:right w:val="nil"/>
            </w:tcBorders>
            <w:shd w:val="clear" w:color="auto" w:fill="auto"/>
            <w:noWrap/>
            <w:vAlign w:val="bottom"/>
          </w:tcPr>
          <w:p w14:paraId="25B598F6" w14:textId="77777777" w:rsidR="00215BF0" w:rsidRPr="00C71098" w:rsidRDefault="00215BF0" w:rsidP="00C358CC">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2B9DB47" w14:textId="77777777" w:rsidR="00215BF0" w:rsidRPr="00C71098" w:rsidRDefault="00215BF0" w:rsidP="00C358CC">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1DF853" w14:textId="77777777" w:rsidR="00215BF0" w:rsidRPr="00C71098" w:rsidRDefault="00215BF0" w:rsidP="00C358CC">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BCC7792" w14:textId="77777777" w:rsidR="00215BF0" w:rsidRPr="00C71098" w:rsidRDefault="00215BF0" w:rsidP="00C358CC">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E13F9C7" w14:textId="77777777" w:rsidR="00215BF0" w:rsidRPr="00C71098" w:rsidRDefault="00215BF0" w:rsidP="00C358CC">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F6203C2" w14:textId="77777777" w:rsidR="00215BF0" w:rsidRPr="00C71098" w:rsidRDefault="00215BF0" w:rsidP="00C358CC">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E3719B7" w14:textId="77777777" w:rsidR="00215BF0" w:rsidRPr="00C71098" w:rsidRDefault="00215BF0" w:rsidP="00C358CC">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2E28594" w14:textId="77777777" w:rsidR="00215BF0" w:rsidRPr="00C71098" w:rsidRDefault="00215BF0" w:rsidP="00C358CC">
            <w:pPr>
              <w:jc w:val="right"/>
              <w:rPr>
                <w:color w:val="000000"/>
              </w:rPr>
            </w:pPr>
          </w:p>
        </w:tc>
      </w:tr>
      <w:tr w:rsidR="00215BF0" w14:paraId="2F36EC24" w14:textId="77777777" w:rsidTr="00C646B6">
        <w:trPr>
          <w:trHeight w:val="320"/>
        </w:trPr>
        <w:tc>
          <w:tcPr>
            <w:tcW w:w="1980" w:type="dxa"/>
            <w:tcBorders>
              <w:top w:val="nil"/>
              <w:left w:val="nil"/>
              <w:bottom w:val="single" w:sz="4" w:space="0" w:color="auto"/>
              <w:right w:val="nil"/>
            </w:tcBorders>
            <w:shd w:val="clear" w:color="auto" w:fill="auto"/>
            <w:noWrap/>
            <w:vAlign w:val="bottom"/>
          </w:tcPr>
          <w:p w14:paraId="400A2CFA" w14:textId="77777777" w:rsidR="00215BF0" w:rsidRPr="00C71098" w:rsidRDefault="00215BF0" w:rsidP="00C358CC">
            <w:pPr>
              <w:rPr>
                <w:color w:val="000000"/>
              </w:rPr>
            </w:pPr>
          </w:p>
        </w:tc>
        <w:tc>
          <w:tcPr>
            <w:tcW w:w="421" w:type="dxa"/>
            <w:tcBorders>
              <w:top w:val="nil"/>
              <w:left w:val="nil"/>
              <w:bottom w:val="single" w:sz="4" w:space="0" w:color="auto"/>
              <w:right w:val="nil"/>
            </w:tcBorders>
            <w:shd w:val="clear" w:color="auto" w:fill="auto"/>
            <w:noWrap/>
            <w:vAlign w:val="bottom"/>
          </w:tcPr>
          <w:p w14:paraId="616C3A7D" w14:textId="77777777" w:rsidR="00215BF0" w:rsidRPr="00C71098" w:rsidRDefault="00215BF0" w:rsidP="00C358CC">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4BD2FEAD" w14:textId="5B087184" w:rsidR="00215BF0" w:rsidRPr="00215BF0" w:rsidRDefault="00215BF0" w:rsidP="00C358CC">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788108CA"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093B1457"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3A87F0E6" w14:textId="77777777" w:rsidR="00215BF0" w:rsidRPr="00C71098" w:rsidRDefault="00215BF0" w:rsidP="00C358CC">
            <w:pPr>
              <w:jc w:val="right"/>
              <w:rPr>
                <w:color w:val="000000"/>
              </w:rPr>
            </w:pPr>
          </w:p>
        </w:tc>
        <w:tc>
          <w:tcPr>
            <w:tcW w:w="1416" w:type="dxa"/>
            <w:tcBorders>
              <w:top w:val="nil"/>
              <w:left w:val="nil"/>
              <w:bottom w:val="nil"/>
              <w:right w:val="nil"/>
            </w:tcBorders>
            <w:shd w:val="clear" w:color="auto" w:fill="auto"/>
            <w:noWrap/>
            <w:vAlign w:val="bottom"/>
          </w:tcPr>
          <w:p w14:paraId="0C31703D"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5FAB8EFA"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5398FD36" w14:textId="77777777" w:rsidR="00215BF0" w:rsidRPr="00C71098" w:rsidRDefault="00215BF0" w:rsidP="00C358CC">
            <w:pPr>
              <w:jc w:val="right"/>
              <w:rPr>
                <w:color w:val="000000"/>
              </w:rPr>
            </w:pPr>
          </w:p>
        </w:tc>
      </w:tr>
      <w:tr w:rsidR="00215BF0" w14:paraId="11FE5580" w14:textId="77777777" w:rsidTr="00215BF0">
        <w:trPr>
          <w:trHeight w:val="320"/>
        </w:trPr>
        <w:tc>
          <w:tcPr>
            <w:tcW w:w="1980" w:type="dxa"/>
            <w:tcBorders>
              <w:top w:val="single" w:sz="4" w:space="0" w:color="auto"/>
              <w:left w:val="nil"/>
              <w:bottom w:val="single" w:sz="4" w:space="0" w:color="auto"/>
              <w:right w:val="nil"/>
            </w:tcBorders>
            <w:shd w:val="clear" w:color="auto" w:fill="auto"/>
            <w:noWrap/>
            <w:vAlign w:val="bottom"/>
          </w:tcPr>
          <w:p w14:paraId="104A020F" w14:textId="77777777" w:rsidR="00215BF0" w:rsidRPr="00C71098" w:rsidRDefault="00215BF0" w:rsidP="00C358CC">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023DB745" w14:textId="7B1C9272" w:rsidR="00215BF0" w:rsidRPr="00C71098" w:rsidRDefault="00215BF0" w:rsidP="00C358CC">
            <w:pPr>
              <w:jc w:val="right"/>
              <w:rPr>
                <w:color w:val="000000"/>
              </w:rPr>
            </w:pPr>
            <w:proofErr w:type="spellStart"/>
            <w:r>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14AC7FED" w14:textId="1DC9C493" w:rsidR="00215BF0" w:rsidRPr="00C71098" w:rsidRDefault="00215BF0" w:rsidP="00C358CC">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8B460DF" w14:textId="6086F6F8" w:rsidR="00215BF0" w:rsidRPr="00C71098" w:rsidRDefault="00215BF0" w:rsidP="00C358CC">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AF51736" w14:textId="34BD7172" w:rsidR="00215BF0" w:rsidRPr="00C71098" w:rsidRDefault="00215BF0" w:rsidP="00C358CC">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27886868"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371A25F0"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012E3EF5" w14:textId="77777777" w:rsidR="00215BF0" w:rsidRPr="00C71098" w:rsidRDefault="00215BF0" w:rsidP="00C358CC">
            <w:pPr>
              <w:jc w:val="right"/>
              <w:rPr>
                <w:color w:val="000000"/>
              </w:rPr>
            </w:pPr>
          </w:p>
        </w:tc>
        <w:tc>
          <w:tcPr>
            <w:tcW w:w="1416" w:type="dxa"/>
            <w:tcBorders>
              <w:top w:val="nil"/>
              <w:left w:val="nil"/>
              <w:bottom w:val="nil"/>
              <w:right w:val="nil"/>
            </w:tcBorders>
            <w:shd w:val="clear" w:color="auto" w:fill="auto"/>
            <w:noWrap/>
            <w:vAlign w:val="bottom"/>
          </w:tcPr>
          <w:p w14:paraId="6631FD84"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26D799DB"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383630E3" w14:textId="77777777" w:rsidR="00215BF0" w:rsidRPr="00C71098" w:rsidRDefault="00215BF0" w:rsidP="00C358CC">
            <w:pPr>
              <w:jc w:val="right"/>
              <w:rPr>
                <w:color w:val="000000"/>
              </w:rPr>
            </w:pPr>
          </w:p>
        </w:tc>
      </w:tr>
      <w:tr w:rsidR="00867DE7" w14:paraId="76E37D47"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68571996" w14:textId="1222D100" w:rsidR="00867DE7" w:rsidRPr="00C71098" w:rsidRDefault="00867DE7" w:rsidP="00C358CC">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707D765E" w14:textId="0690125C" w:rsidR="00867DE7" w:rsidRPr="00C71098" w:rsidRDefault="00867DE7" w:rsidP="00C358CC">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832DD0D" w14:textId="2206440F" w:rsidR="00867DE7" w:rsidRPr="00867DE7" w:rsidRDefault="00867DE7" w:rsidP="00C358CC">
            <w:pPr>
              <w:jc w:val="right"/>
              <w:rPr>
                <w:color w:val="000000"/>
              </w:rPr>
            </w:pPr>
            <w:r w:rsidRPr="00867DE7">
              <w:rPr>
                <w:color w:val="000000"/>
              </w:rPr>
              <w:t>1.46E-01</w:t>
            </w:r>
          </w:p>
        </w:tc>
        <w:tc>
          <w:tcPr>
            <w:tcW w:w="1116" w:type="dxa"/>
            <w:tcBorders>
              <w:top w:val="single" w:sz="4" w:space="0" w:color="auto"/>
              <w:left w:val="nil"/>
              <w:bottom w:val="nil"/>
              <w:right w:val="nil"/>
            </w:tcBorders>
            <w:shd w:val="clear" w:color="auto" w:fill="auto"/>
            <w:noWrap/>
            <w:vAlign w:val="bottom"/>
          </w:tcPr>
          <w:p w14:paraId="7256FA96" w14:textId="3EA0561E"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DD8358C" w14:textId="394C3DCE" w:rsidR="00867DE7" w:rsidRPr="00867DE7" w:rsidRDefault="00867DE7" w:rsidP="00C358CC">
            <w:pPr>
              <w:jc w:val="right"/>
              <w:rPr>
                <w:color w:val="000000"/>
              </w:rPr>
            </w:pPr>
            <w:r w:rsidRPr="00867DE7">
              <w:rPr>
                <w:color w:val="000000"/>
              </w:rPr>
              <w:t>-</w:t>
            </w:r>
          </w:p>
        </w:tc>
        <w:tc>
          <w:tcPr>
            <w:tcW w:w="1416" w:type="dxa"/>
            <w:tcBorders>
              <w:top w:val="nil"/>
              <w:left w:val="nil"/>
              <w:bottom w:val="nil"/>
              <w:right w:val="nil"/>
            </w:tcBorders>
            <w:shd w:val="clear" w:color="auto" w:fill="auto"/>
            <w:noWrap/>
            <w:vAlign w:val="bottom"/>
          </w:tcPr>
          <w:p w14:paraId="3A8AE273"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7D1E1E28"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0777D035"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1A7B357B"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03BF7A51"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63C4259A" w14:textId="77777777" w:rsidR="00867DE7" w:rsidRPr="00C71098" w:rsidRDefault="00867DE7" w:rsidP="00C358CC">
            <w:pPr>
              <w:jc w:val="right"/>
              <w:rPr>
                <w:color w:val="000000"/>
              </w:rPr>
            </w:pPr>
          </w:p>
        </w:tc>
      </w:tr>
      <w:tr w:rsidR="00867DE7" w14:paraId="610F47C3" w14:textId="77777777" w:rsidTr="00215BF0">
        <w:trPr>
          <w:trHeight w:val="320"/>
        </w:trPr>
        <w:tc>
          <w:tcPr>
            <w:tcW w:w="1980" w:type="dxa"/>
            <w:tcBorders>
              <w:top w:val="nil"/>
              <w:left w:val="nil"/>
              <w:bottom w:val="nil"/>
              <w:right w:val="nil"/>
            </w:tcBorders>
            <w:shd w:val="clear" w:color="auto" w:fill="auto"/>
            <w:noWrap/>
            <w:vAlign w:val="bottom"/>
          </w:tcPr>
          <w:p w14:paraId="1E568CB5" w14:textId="5CB8A6FE" w:rsidR="00867DE7" w:rsidRPr="00C71098" w:rsidRDefault="00867DE7" w:rsidP="00C358CC">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7960BFB6" w14:textId="5379446B"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FA79FA8" w14:textId="418DCC63" w:rsidR="00867DE7" w:rsidRPr="00867DE7" w:rsidRDefault="00867DE7" w:rsidP="00C358CC">
            <w:pPr>
              <w:jc w:val="right"/>
              <w:rPr>
                <w:color w:val="000000"/>
              </w:rPr>
            </w:pPr>
            <w:r w:rsidRPr="00867DE7">
              <w:rPr>
                <w:color w:val="000000"/>
              </w:rPr>
              <w:t>-4.74E-02</w:t>
            </w:r>
          </w:p>
        </w:tc>
        <w:tc>
          <w:tcPr>
            <w:tcW w:w="1116" w:type="dxa"/>
            <w:tcBorders>
              <w:top w:val="nil"/>
              <w:left w:val="nil"/>
              <w:bottom w:val="nil"/>
              <w:right w:val="nil"/>
            </w:tcBorders>
            <w:shd w:val="clear" w:color="auto" w:fill="auto"/>
            <w:noWrap/>
            <w:vAlign w:val="bottom"/>
          </w:tcPr>
          <w:p w14:paraId="2CA4B14C" w14:textId="6E8F73B3" w:rsidR="00867DE7" w:rsidRPr="00867DE7" w:rsidRDefault="00867DE7" w:rsidP="00C358CC">
            <w:pPr>
              <w:jc w:val="right"/>
              <w:rPr>
                <w:color w:val="000000"/>
              </w:rPr>
            </w:pPr>
            <w:r w:rsidRPr="00867DE7">
              <w:rPr>
                <w:color w:val="000000"/>
              </w:rPr>
              <w:t>59.822</w:t>
            </w:r>
          </w:p>
        </w:tc>
        <w:tc>
          <w:tcPr>
            <w:tcW w:w="1056" w:type="dxa"/>
            <w:tcBorders>
              <w:top w:val="nil"/>
              <w:left w:val="nil"/>
              <w:bottom w:val="nil"/>
              <w:right w:val="nil"/>
            </w:tcBorders>
            <w:shd w:val="clear" w:color="auto" w:fill="auto"/>
            <w:noWrap/>
            <w:vAlign w:val="bottom"/>
          </w:tcPr>
          <w:p w14:paraId="45326C1A" w14:textId="64CC6229"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3A6A03D4"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1021A274"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561E5B9"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47B6E324"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E34BC83"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5830BEA9" w14:textId="77777777" w:rsidR="00867DE7" w:rsidRPr="00C71098" w:rsidRDefault="00867DE7" w:rsidP="00C358CC">
            <w:pPr>
              <w:jc w:val="right"/>
              <w:rPr>
                <w:color w:val="000000"/>
              </w:rPr>
            </w:pPr>
          </w:p>
        </w:tc>
      </w:tr>
      <w:tr w:rsidR="00867DE7" w14:paraId="45C75BB8" w14:textId="77777777" w:rsidTr="00215BF0">
        <w:trPr>
          <w:trHeight w:val="320"/>
        </w:trPr>
        <w:tc>
          <w:tcPr>
            <w:tcW w:w="1980" w:type="dxa"/>
            <w:tcBorders>
              <w:top w:val="nil"/>
              <w:left w:val="nil"/>
              <w:bottom w:val="nil"/>
              <w:right w:val="nil"/>
            </w:tcBorders>
            <w:shd w:val="clear" w:color="auto" w:fill="auto"/>
            <w:noWrap/>
            <w:vAlign w:val="bottom"/>
          </w:tcPr>
          <w:p w14:paraId="2240F309" w14:textId="32EB4EBE" w:rsidR="00867DE7" w:rsidRPr="00C71098" w:rsidRDefault="00867DE7" w:rsidP="00C358CC">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30B86907" w14:textId="0B4C196A"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DA1F355" w14:textId="6F2AD5B1" w:rsidR="00867DE7" w:rsidRPr="00867DE7" w:rsidRDefault="00867DE7" w:rsidP="00C358CC">
            <w:pPr>
              <w:jc w:val="right"/>
              <w:rPr>
                <w:color w:val="000000"/>
              </w:rPr>
            </w:pPr>
            <w:r w:rsidRPr="00867DE7">
              <w:rPr>
                <w:color w:val="000000"/>
              </w:rPr>
              <w:t>-1.24E-01</w:t>
            </w:r>
          </w:p>
        </w:tc>
        <w:tc>
          <w:tcPr>
            <w:tcW w:w="1116" w:type="dxa"/>
            <w:tcBorders>
              <w:top w:val="nil"/>
              <w:left w:val="nil"/>
              <w:bottom w:val="nil"/>
              <w:right w:val="nil"/>
            </w:tcBorders>
            <w:shd w:val="clear" w:color="auto" w:fill="auto"/>
            <w:noWrap/>
            <w:vAlign w:val="bottom"/>
          </w:tcPr>
          <w:p w14:paraId="3900C9CA" w14:textId="7EA50506" w:rsidR="00867DE7" w:rsidRPr="00867DE7" w:rsidRDefault="00867DE7" w:rsidP="00C358CC">
            <w:pPr>
              <w:jc w:val="right"/>
              <w:rPr>
                <w:color w:val="000000"/>
              </w:rPr>
            </w:pPr>
            <w:r w:rsidRPr="00867DE7">
              <w:rPr>
                <w:color w:val="000000"/>
              </w:rPr>
              <w:t>157.65</w:t>
            </w:r>
            <w:r>
              <w:rPr>
                <w:color w:val="000000"/>
              </w:rPr>
              <w:t>0</w:t>
            </w:r>
          </w:p>
        </w:tc>
        <w:tc>
          <w:tcPr>
            <w:tcW w:w="1056" w:type="dxa"/>
            <w:tcBorders>
              <w:top w:val="nil"/>
              <w:left w:val="nil"/>
              <w:bottom w:val="nil"/>
              <w:right w:val="nil"/>
            </w:tcBorders>
            <w:shd w:val="clear" w:color="auto" w:fill="auto"/>
            <w:noWrap/>
            <w:vAlign w:val="bottom"/>
          </w:tcPr>
          <w:p w14:paraId="6E4A0FEA" w14:textId="7D762355"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2A51736E"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11C5FA56"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32171A2"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65113D20"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6162D668"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27C82F32" w14:textId="77777777" w:rsidR="00867DE7" w:rsidRPr="00C71098" w:rsidRDefault="00867DE7" w:rsidP="00C358CC">
            <w:pPr>
              <w:jc w:val="right"/>
              <w:rPr>
                <w:color w:val="000000"/>
              </w:rPr>
            </w:pPr>
          </w:p>
        </w:tc>
      </w:tr>
      <w:tr w:rsidR="00867DE7" w14:paraId="7ADBB645" w14:textId="77777777" w:rsidTr="00215BF0">
        <w:trPr>
          <w:trHeight w:val="320"/>
        </w:trPr>
        <w:tc>
          <w:tcPr>
            <w:tcW w:w="1980" w:type="dxa"/>
            <w:tcBorders>
              <w:top w:val="nil"/>
              <w:left w:val="nil"/>
              <w:bottom w:val="nil"/>
              <w:right w:val="nil"/>
            </w:tcBorders>
            <w:shd w:val="clear" w:color="auto" w:fill="auto"/>
            <w:noWrap/>
            <w:vAlign w:val="bottom"/>
          </w:tcPr>
          <w:p w14:paraId="0C16716C" w14:textId="08389B28" w:rsidR="00867DE7" w:rsidRPr="00C71098" w:rsidRDefault="00867DE7" w:rsidP="00C358CC">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409EBF6" w14:textId="66E7573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1BAE3142" w14:textId="19051E5A" w:rsidR="00867DE7" w:rsidRPr="00867DE7" w:rsidRDefault="00867DE7" w:rsidP="00C358CC">
            <w:pPr>
              <w:jc w:val="right"/>
              <w:rPr>
                <w:color w:val="000000"/>
              </w:rPr>
            </w:pPr>
            <w:r w:rsidRPr="00867DE7">
              <w:rPr>
                <w:color w:val="000000"/>
              </w:rPr>
              <w:t>6.94E-05</w:t>
            </w:r>
          </w:p>
        </w:tc>
        <w:tc>
          <w:tcPr>
            <w:tcW w:w="1116" w:type="dxa"/>
            <w:tcBorders>
              <w:top w:val="nil"/>
              <w:left w:val="nil"/>
              <w:bottom w:val="nil"/>
              <w:right w:val="nil"/>
            </w:tcBorders>
            <w:shd w:val="clear" w:color="auto" w:fill="auto"/>
            <w:noWrap/>
            <w:vAlign w:val="bottom"/>
          </w:tcPr>
          <w:p w14:paraId="04A4723E" w14:textId="25740110" w:rsidR="00867DE7" w:rsidRPr="00867DE7" w:rsidRDefault="00867DE7" w:rsidP="00C358CC">
            <w:pPr>
              <w:jc w:val="right"/>
              <w:rPr>
                <w:color w:val="000000"/>
              </w:rPr>
            </w:pPr>
            <w:r w:rsidRPr="00867DE7">
              <w:rPr>
                <w:color w:val="000000"/>
              </w:rPr>
              <w:t>195.862</w:t>
            </w:r>
          </w:p>
        </w:tc>
        <w:tc>
          <w:tcPr>
            <w:tcW w:w="1056" w:type="dxa"/>
            <w:tcBorders>
              <w:top w:val="nil"/>
              <w:left w:val="nil"/>
              <w:bottom w:val="nil"/>
              <w:right w:val="nil"/>
            </w:tcBorders>
            <w:shd w:val="clear" w:color="auto" w:fill="auto"/>
            <w:noWrap/>
            <w:vAlign w:val="bottom"/>
          </w:tcPr>
          <w:p w14:paraId="33BF7005" w14:textId="7C0CE4AB"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2392BD5"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7653772C"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B0FC94B"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27AA3B42"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8B013F0"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25F9CA89" w14:textId="77777777" w:rsidR="00867DE7" w:rsidRPr="00C71098" w:rsidRDefault="00867DE7" w:rsidP="00C358CC">
            <w:pPr>
              <w:jc w:val="right"/>
              <w:rPr>
                <w:color w:val="000000"/>
              </w:rPr>
            </w:pPr>
          </w:p>
        </w:tc>
      </w:tr>
      <w:tr w:rsidR="00867DE7" w14:paraId="511499A1" w14:textId="77777777" w:rsidTr="00215BF0">
        <w:trPr>
          <w:trHeight w:val="320"/>
        </w:trPr>
        <w:tc>
          <w:tcPr>
            <w:tcW w:w="1980" w:type="dxa"/>
            <w:tcBorders>
              <w:top w:val="nil"/>
              <w:left w:val="nil"/>
              <w:bottom w:val="nil"/>
              <w:right w:val="nil"/>
            </w:tcBorders>
            <w:shd w:val="clear" w:color="auto" w:fill="auto"/>
            <w:noWrap/>
            <w:vAlign w:val="bottom"/>
          </w:tcPr>
          <w:p w14:paraId="35926EB8" w14:textId="7EA4EF9F"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DAE6B73" w14:textId="18CC7DFD"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75CF61E" w14:textId="396E703F" w:rsidR="00867DE7" w:rsidRPr="00867DE7" w:rsidRDefault="00867DE7" w:rsidP="00C358CC">
            <w:pPr>
              <w:jc w:val="right"/>
              <w:rPr>
                <w:color w:val="000000"/>
              </w:rPr>
            </w:pPr>
            <w:r w:rsidRPr="00867DE7">
              <w:rPr>
                <w:color w:val="000000"/>
              </w:rPr>
              <w:t>3.79E-02</w:t>
            </w:r>
          </w:p>
        </w:tc>
        <w:tc>
          <w:tcPr>
            <w:tcW w:w="1116" w:type="dxa"/>
            <w:tcBorders>
              <w:top w:val="nil"/>
              <w:left w:val="nil"/>
              <w:bottom w:val="nil"/>
              <w:right w:val="nil"/>
            </w:tcBorders>
            <w:shd w:val="clear" w:color="auto" w:fill="auto"/>
            <w:noWrap/>
            <w:vAlign w:val="bottom"/>
          </w:tcPr>
          <w:p w14:paraId="045AA07D" w14:textId="7047B2E3" w:rsidR="00867DE7" w:rsidRPr="00867DE7" w:rsidRDefault="00867DE7" w:rsidP="00C358CC">
            <w:pPr>
              <w:jc w:val="right"/>
              <w:rPr>
                <w:color w:val="000000"/>
              </w:rPr>
            </w:pPr>
            <w:r w:rsidRPr="00867DE7">
              <w:rPr>
                <w:color w:val="000000"/>
              </w:rPr>
              <w:t>4.413</w:t>
            </w:r>
          </w:p>
        </w:tc>
        <w:tc>
          <w:tcPr>
            <w:tcW w:w="1056" w:type="dxa"/>
            <w:tcBorders>
              <w:top w:val="nil"/>
              <w:left w:val="nil"/>
              <w:bottom w:val="nil"/>
              <w:right w:val="nil"/>
            </w:tcBorders>
            <w:shd w:val="clear" w:color="auto" w:fill="auto"/>
            <w:noWrap/>
            <w:vAlign w:val="bottom"/>
          </w:tcPr>
          <w:p w14:paraId="23CB88BE" w14:textId="5A7388B2" w:rsidR="00867DE7" w:rsidRPr="00867DE7" w:rsidRDefault="00867DE7" w:rsidP="00C358CC">
            <w:pPr>
              <w:jc w:val="right"/>
              <w:rPr>
                <w:b/>
                <w:bCs/>
                <w:color w:val="000000"/>
              </w:rPr>
            </w:pPr>
            <w:r w:rsidRPr="00867DE7">
              <w:rPr>
                <w:b/>
                <w:bCs/>
                <w:color w:val="000000"/>
              </w:rPr>
              <w:t>0.036</w:t>
            </w:r>
          </w:p>
        </w:tc>
        <w:tc>
          <w:tcPr>
            <w:tcW w:w="1416" w:type="dxa"/>
            <w:tcBorders>
              <w:top w:val="nil"/>
              <w:left w:val="nil"/>
              <w:bottom w:val="nil"/>
              <w:right w:val="nil"/>
            </w:tcBorders>
            <w:shd w:val="clear" w:color="auto" w:fill="auto"/>
            <w:noWrap/>
            <w:vAlign w:val="bottom"/>
          </w:tcPr>
          <w:p w14:paraId="5249B6BE"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70F46911"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6B6FAD68"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365C4EEA"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0E4C42A6"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1EA59367" w14:textId="77777777" w:rsidR="00867DE7" w:rsidRPr="00C71098" w:rsidRDefault="00867DE7" w:rsidP="00C358CC">
            <w:pPr>
              <w:jc w:val="right"/>
              <w:rPr>
                <w:color w:val="000000"/>
              </w:rPr>
            </w:pPr>
          </w:p>
        </w:tc>
      </w:tr>
      <w:tr w:rsidR="00867DE7" w14:paraId="42689625" w14:textId="77777777" w:rsidTr="00215BF0">
        <w:trPr>
          <w:trHeight w:val="320"/>
        </w:trPr>
        <w:tc>
          <w:tcPr>
            <w:tcW w:w="1980" w:type="dxa"/>
            <w:tcBorders>
              <w:top w:val="nil"/>
              <w:left w:val="nil"/>
              <w:bottom w:val="nil"/>
              <w:right w:val="nil"/>
            </w:tcBorders>
            <w:shd w:val="clear" w:color="auto" w:fill="auto"/>
            <w:noWrap/>
            <w:vAlign w:val="bottom"/>
          </w:tcPr>
          <w:p w14:paraId="771FD7B4" w14:textId="18899968"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1BA31BDD" w14:textId="36139993"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B70B058" w14:textId="22BF0B86" w:rsidR="00867DE7" w:rsidRPr="00867DE7" w:rsidRDefault="00867DE7" w:rsidP="00C358CC">
            <w:pPr>
              <w:jc w:val="right"/>
              <w:rPr>
                <w:color w:val="000000"/>
              </w:rPr>
            </w:pPr>
            <w:r w:rsidRPr="00867DE7">
              <w:rPr>
                <w:color w:val="000000"/>
              </w:rPr>
              <w:t>-1.31E-05</w:t>
            </w:r>
          </w:p>
        </w:tc>
        <w:tc>
          <w:tcPr>
            <w:tcW w:w="1116" w:type="dxa"/>
            <w:tcBorders>
              <w:top w:val="nil"/>
              <w:left w:val="nil"/>
              <w:bottom w:val="nil"/>
              <w:right w:val="nil"/>
            </w:tcBorders>
            <w:shd w:val="clear" w:color="auto" w:fill="auto"/>
            <w:noWrap/>
            <w:vAlign w:val="bottom"/>
          </w:tcPr>
          <w:p w14:paraId="0D2A0F9E" w14:textId="5D5F68F7" w:rsidR="00867DE7" w:rsidRPr="00867DE7" w:rsidRDefault="00867DE7" w:rsidP="00C358CC">
            <w:pPr>
              <w:jc w:val="right"/>
              <w:rPr>
                <w:color w:val="000000"/>
              </w:rPr>
            </w:pPr>
            <w:r w:rsidRPr="00867DE7">
              <w:rPr>
                <w:color w:val="000000"/>
              </w:rPr>
              <w:t>5.093</w:t>
            </w:r>
          </w:p>
        </w:tc>
        <w:tc>
          <w:tcPr>
            <w:tcW w:w="1056" w:type="dxa"/>
            <w:tcBorders>
              <w:top w:val="nil"/>
              <w:left w:val="nil"/>
              <w:bottom w:val="nil"/>
              <w:right w:val="nil"/>
            </w:tcBorders>
            <w:shd w:val="clear" w:color="auto" w:fill="auto"/>
            <w:noWrap/>
            <w:vAlign w:val="bottom"/>
          </w:tcPr>
          <w:p w14:paraId="21A5C63D" w14:textId="3F958BF9" w:rsidR="00867DE7" w:rsidRPr="00867DE7" w:rsidRDefault="00867DE7" w:rsidP="00C358CC">
            <w:pPr>
              <w:jc w:val="right"/>
              <w:rPr>
                <w:b/>
                <w:bCs/>
                <w:color w:val="000000"/>
              </w:rPr>
            </w:pPr>
            <w:r w:rsidRPr="00867DE7">
              <w:rPr>
                <w:b/>
                <w:bCs/>
                <w:color w:val="000000"/>
              </w:rPr>
              <w:t>0.024</w:t>
            </w:r>
          </w:p>
        </w:tc>
        <w:tc>
          <w:tcPr>
            <w:tcW w:w="1416" w:type="dxa"/>
            <w:tcBorders>
              <w:top w:val="nil"/>
              <w:left w:val="nil"/>
              <w:bottom w:val="nil"/>
              <w:right w:val="nil"/>
            </w:tcBorders>
            <w:shd w:val="clear" w:color="auto" w:fill="auto"/>
            <w:noWrap/>
            <w:vAlign w:val="bottom"/>
          </w:tcPr>
          <w:p w14:paraId="6FB2E195"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3C84FFA6"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55505A25"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069F2B4A"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234C744D"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47166D36" w14:textId="77777777" w:rsidR="00867DE7" w:rsidRPr="00C71098" w:rsidRDefault="00867DE7" w:rsidP="00C358CC">
            <w:pPr>
              <w:jc w:val="right"/>
              <w:rPr>
                <w:color w:val="000000"/>
              </w:rPr>
            </w:pPr>
          </w:p>
        </w:tc>
      </w:tr>
      <w:tr w:rsidR="00867DE7" w14:paraId="4824B4D2" w14:textId="77777777" w:rsidTr="00215BF0">
        <w:trPr>
          <w:trHeight w:val="320"/>
        </w:trPr>
        <w:tc>
          <w:tcPr>
            <w:tcW w:w="1980" w:type="dxa"/>
            <w:tcBorders>
              <w:top w:val="nil"/>
              <w:left w:val="nil"/>
              <w:right w:val="nil"/>
            </w:tcBorders>
            <w:shd w:val="clear" w:color="auto" w:fill="auto"/>
            <w:noWrap/>
            <w:vAlign w:val="bottom"/>
          </w:tcPr>
          <w:p w14:paraId="4154E800" w14:textId="71CEDAF5" w:rsidR="00867DE7" w:rsidRPr="00C71098" w:rsidRDefault="00867DE7" w:rsidP="00C358CC">
            <w:pPr>
              <w:rPr>
                <w:color w:val="000000"/>
              </w:rPr>
            </w:pPr>
            <w:r w:rsidRPr="00C71098">
              <w:rPr>
                <w:color w:val="000000"/>
              </w:rPr>
              <w:t>I*N</w:t>
            </w:r>
          </w:p>
        </w:tc>
        <w:tc>
          <w:tcPr>
            <w:tcW w:w="421" w:type="dxa"/>
            <w:tcBorders>
              <w:top w:val="nil"/>
              <w:left w:val="nil"/>
              <w:right w:val="nil"/>
            </w:tcBorders>
            <w:shd w:val="clear" w:color="auto" w:fill="auto"/>
            <w:noWrap/>
            <w:vAlign w:val="bottom"/>
          </w:tcPr>
          <w:p w14:paraId="71552AAE" w14:textId="36A88F68" w:rsidR="00867DE7" w:rsidRPr="00C71098" w:rsidRDefault="00867DE7" w:rsidP="00C358CC">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6B533784" w14:textId="75CD8ED7" w:rsidR="00867DE7" w:rsidRPr="00867DE7" w:rsidRDefault="00867DE7" w:rsidP="00C358CC">
            <w:pPr>
              <w:jc w:val="right"/>
              <w:rPr>
                <w:color w:val="000000"/>
              </w:rPr>
            </w:pPr>
            <w:r w:rsidRPr="00867DE7">
              <w:rPr>
                <w:color w:val="000000"/>
              </w:rPr>
              <w:t>2.67E-04</w:t>
            </w:r>
          </w:p>
        </w:tc>
        <w:tc>
          <w:tcPr>
            <w:tcW w:w="1116" w:type="dxa"/>
            <w:tcBorders>
              <w:top w:val="nil"/>
              <w:left w:val="nil"/>
              <w:right w:val="nil"/>
            </w:tcBorders>
            <w:shd w:val="clear" w:color="auto" w:fill="auto"/>
            <w:noWrap/>
            <w:vAlign w:val="bottom"/>
          </w:tcPr>
          <w:p w14:paraId="7285A8C7" w14:textId="637519FE" w:rsidR="00867DE7" w:rsidRPr="00867DE7" w:rsidRDefault="00867DE7" w:rsidP="00C358CC">
            <w:pPr>
              <w:jc w:val="right"/>
              <w:rPr>
                <w:color w:val="000000"/>
              </w:rPr>
            </w:pPr>
            <w:r w:rsidRPr="00867DE7">
              <w:rPr>
                <w:color w:val="000000"/>
              </w:rPr>
              <w:t>85.121</w:t>
            </w:r>
          </w:p>
        </w:tc>
        <w:tc>
          <w:tcPr>
            <w:tcW w:w="1056" w:type="dxa"/>
            <w:tcBorders>
              <w:top w:val="nil"/>
              <w:left w:val="nil"/>
              <w:right w:val="nil"/>
            </w:tcBorders>
            <w:shd w:val="clear" w:color="auto" w:fill="auto"/>
            <w:noWrap/>
            <w:vAlign w:val="bottom"/>
          </w:tcPr>
          <w:p w14:paraId="0CA8D4CE" w14:textId="4018C606"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3F895B6"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32944DC5"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E78528F"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6904298A"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5FBA7B0F"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100FC5D2" w14:textId="77777777" w:rsidR="00867DE7" w:rsidRPr="00C71098" w:rsidRDefault="00867DE7" w:rsidP="00C358CC">
            <w:pPr>
              <w:jc w:val="right"/>
              <w:rPr>
                <w:color w:val="000000"/>
              </w:rPr>
            </w:pPr>
          </w:p>
        </w:tc>
      </w:tr>
      <w:tr w:rsidR="00867DE7" w14:paraId="352E80BC" w14:textId="77777777" w:rsidTr="00215BF0">
        <w:trPr>
          <w:trHeight w:val="320"/>
        </w:trPr>
        <w:tc>
          <w:tcPr>
            <w:tcW w:w="1980" w:type="dxa"/>
            <w:tcBorders>
              <w:top w:val="nil"/>
              <w:left w:val="nil"/>
              <w:bottom w:val="single" w:sz="4" w:space="0" w:color="auto"/>
              <w:right w:val="nil"/>
            </w:tcBorders>
            <w:shd w:val="clear" w:color="auto" w:fill="auto"/>
            <w:noWrap/>
            <w:vAlign w:val="bottom"/>
          </w:tcPr>
          <w:p w14:paraId="4339CA95" w14:textId="27B2E157"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1B1D9E5B" w14:textId="3799998F" w:rsidR="00867DE7" w:rsidRPr="00C71098" w:rsidRDefault="00867DE7" w:rsidP="00C358CC">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A50D5EF" w14:textId="4DF4CC9B" w:rsidR="00867DE7" w:rsidRPr="00867DE7" w:rsidRDefault="00867DE7" w:rsidP="00C358CC">
            <w:pPr>
              <w:jc w:val="right"/>
              <w:rPr>
                <w:color w:val="000000"/>
              </w:rPr>
            </w:pPr>
            <w:r w:rsidRPr="00867DE7">
              <w:rPr>
                <w:color w:val="000000"/>
              </w:rPr>
              <w:t>-8.72E-05</w:t>
            </w:r>
          </w:p>
        </w:tc>
        <w:tc>
          <w:tcPr>
            <w:tcW w:w="1116" w:type="dxa"/>
            <w:tcBorders>
              <w:top w:val="nil"/>
              <w:left w:val="nil"/>
              <w:bottom w:val="single" w:sz="4" w:space="0" w:color="auto"/>
              <w:right w:val="nil"/>
            </w:tcBorders>
            <w:shd w:val="clear" w:color="auto" w:fill="auto"/>
            <w:noWrap/>
            <w:vAlign w:val="bottom"/>
          </w:tcPr>
          <w:p w14:paraId="6A2C1999" w14:textId="74EA9F80" w:rsidR="00867DE7" w:rsidRPr="00867DE7" w:rsidRDefault="00867DE7" w:rsidP="00C358CC">
            <w:pPr>
              <w:jc w:val="right"/>
              <w:rPr>
                <w:color w:val="000000"/>
              </w:rPr>
            </w:pPr>
            <w:r w:rsidRPr="00867DE7">
              <w:rPr>
                <w:color w:val="000000"/>
              </w:rPr>
              <w:t>3.251</w:t>
            </w:r>
          </w:p>
        </w:tc>
        <w:tc>
          <w:tcPr>
            <w:tcW w:w="1056" w:type="dxa"/>
            <w:tcBorders>
              <w:top w:val="nil"/>
              <w:left w:val="nil"/>
              <w:bottom w:val="single" w:sz="4" w:space="0" w:color="auto"/>
              <w:right w:val="nil"/>
            </w:tcBorders>
            <w:shd w:val="clear" w:color="auto" w:fill="auto"/>
            <w:noWrap/>
            <w:vAlign w:val="bottom"/>
          </w:tcPr>
          <w:p w14:paraId="38DEF260" w14:textId="6126B97C" w:rsidR="00867DE7" w:rsidRPr="00867DE7" w:rsidRDefault="00867DE7" w:rsidP="00C358CC">
            <w:pPr>
              <w:jc w:val="right"/>
              <w:rPr>
                <w:b/>
                <w:bCs/>
                <w:i/>
                <w:iCs/>
                <w:color w:val="000000"/>
              </w:rPr>
            </w:pPr>
            <w:r w:rsidRPr="00867DE7">
              <w:rPr>
                <w:i/>
                <w:iCs/>
                <w:color w:val="000000"/>
              </w:rPr>
              <w:t>0.071</w:t>
            </w:r>
          </w:p>
        </w:tc>
        <w:tc>
          <w:tcPr>
            <w:tcW w:w="1416" w:type="dxa"/>
            <w:tcBorders>
              <w:top w:val="nil"/>
              <w:left w:val="nil"/>
              <w:bottom w:val="nil"/>
              <w:right w:val="nil"/>
            </w:tcBorders>
            <w:shd w:val="clear" w:color="auto" w:fill="auto"/>
            <w:noWrap/>
            <w:vAlign w:val="bottom"/>
          </w:tcPr>
          <w:p w14:paraId="5C052703"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CB68BA2"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1217B520"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328C35FD"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7FFE893"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3F8A3C0C" w14:textId="77777777" w:rsidR="00867DE7" w:rsidRPr="00C71098" w:rsidRDefault="00867DE7" w:rsidP="00C358CC">
            <w:pPr>
              <w:jc w:val="right"/>
              <w:rPr>
                <w:color w:val="000000"/>
              </w:rPr>
            </w:pPr>
          </w:p>
        </w:tc>
      </w:tr>
    </w:tbl>
    <w:p w14:paraId="1126C7E5" w14:textId="2112713E" w:rsidR="00C71098" w:rsidRPr="00E90F4A" w:rsidRDefault="00C71098"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xml:space="preserve">) transformed </w:t>
      </w:r>
      <w:r w:rsidRPr="00823CBA">
        <w:lastRenderedPageBreak/>
        <w:t>response variables</w:t>
      </w:r>
      <w:r>
        <w:t xml:space="preserve">. Key: </w:t>
      </w:r>
      <w:proofErr w:type="spellStart"/>
      <w:r>
        <w:t>df</w:t>
      </w:r>
      <w:proofErr w:type="spellEnd"/>
      <w:r>
        <w:t xml:space="preserve">=degrees of freedom, </w:t>
      </w:r>
      <w:proofErr w:type="spellStart"/>
      <w:r>
        <w:rPr>
          <w:i/>
          <w:iCs/>
        </w:rPr>
        <w:t>N</w:t>
      </w:r>
      <w:r>
        <w:rPr>
          <w:vertAlign w:val="subscript"/>
        </w:rPr>
        <w:t>area</w:t>
      </w:r>
      <w:proofErr w:type="spellEnd"/>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2C7FD62C" w14:textId="77777777" w:rsidR="00C71098" w:rsidRDefault="00C71098" w:rsidP="00C358CC">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46F76DF4" w:rsidR="002F4382" w:rsidRDefault="002F4382" w:rsidP="00C358CC">
      <w:pPr>
        <w:spacing w:line="480" w:lineRule="auto"/>
        <w:rPr>
          <w:b/>
        </w:rPr>
      </w:pPr>
      <w:r>
        <w:rPr>
          <w:b/>
        </w:rPr>
        <w:lastRenderedPageBreak/>
        <w:t xml:space="preserve">Figure </w:t>
      </w:r>
      <w:r w:rsidR="00151116">
        <w:rPr>
          <w:b/>
        </w:rPr>
        <w:t>3</w:t>
      </w:r>
    </w:p>
    <w:p w14:paraId="268A557B" w14:textId="424D1445" w:rsidR="002F4382" w:rsidRPr="002F4382" w:rsidRDefault="00867DE7" w:rsidP="00C358CC">
      <w:pPr>
        <w:spacing w:line="480" w:lineRule="auto"/>
        <w:rPr>
          <w:b/>
        </w:rPr>
      </w:pPr>
      <w:r>
        <w:rPr>
          <w:b/>
          <w:noProof/>
        </w:rPr>
        <w:drawing>
          <wp:inline distT="0" distB="0" distL="0" distR="0" wp14:anchorId="220F7FB2" wp14:editId="767419F7">
            <wp:extent cx="6805247" cy="4536831"/>
            <wp:effectExtent l="0" t="0" r="2540" b="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15"/>
                    <a:stretch>
                      <a:fillRect/>
                    </a:stretch>
                  </pic:blipFill>
                  <pic:spPr>
                    <a:xfrm>
                      <a:off x="0" y="0"/>
                      <a:ext cx="6811800" cy="4541199"/>
                    </a:xfrm>
                    <a:prstGeom prst="rect">
                      <a:avLst/>
                    </a:prstGeom>
                  </pic:spPr>
                </pic:pic>
              </a:graphicData>
            </a:graphic>
          </wp:inline>
        </w:drawing>
      </w:r>
    </w:p>
    <w:p w14:paraId="3D8DD421" w14:textId="2CD1A219" w:rsidR="009B7C4B" w:rsidRDefault="009B7C4B" w:rsidP="00C358CC">
      <w:pPr>
        <w:spacing w:line="480" w:lineRule="auto"/>
        <w:rPr>
          <w:bCs/>
        </w:rPr>
      </w:pPr>
      <w:r>
        <w:rPr>
          <w:b/>
        </w:rPr>
        <w:t xml:space="preserve">Figure </w:t>
      </w:r>
      <w:r w:rsidR="00151116">
        <w:rPr>
          <w:b/>
        </w:rPr>
        <w:t>3</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rsidP="00C358CC">
      <w:pPr>
        <w:spacing w:line="480" w:lineRule="auto"/>
        <w:rPr>
          <w:bCs/>
        </w:rPr>
      </w:pPr>
      <w:r>
        <w:rPr>
          <w:bCs/>
        </w:rPr>
        <w:br w:type="page"/>
      </w:r>
    </w:p>
    <w:p w14:paraId="21F156EB" w14:textId="1176C476" w:rsidR="00664380" w:rsidRPr="000E7383" w:rsidRDefault="00664380" w:rsidP="00C358CC">
      <w:pPr>
        <w:spacing w:line="480" w:lineRule="auto"/>
        <w:rPr>
          <w:bCs/>
          <w:i/>
          <w:iCs/>
        </w:rPr>
      </w:pPr>
      <w:r w:rsidRPr="000E7383">
        <w:rPr>
          <w:bCs/>
          <w:i/>
          <w:iCs/>
        </w:rPr>
        <w:lastRenderedPageBreak/>
        <w:t>Gas exchange</w:t>
      </w:r>
    </w:p>
    <w:p w14:paraId="5078DBCF" w14:textId="11852424" w:rsidR="00E64D01" w:rsidRDefault="00E64D01" w:rsidP="00C358CC">
      <w:pPr>
        <w:spacing w:line="480" w:lineRule="auto"/>
        <w:ind w:firstLine="720"/>
        <w:rPr>
          <w:bCs/>
        </w:rPr>
      </w:pPr>
      <w:r>
        <w:rPr>
          <w:bCs/>
        </w:rPr>
        <w:t xml:space="preserve">Increasing nitrogen fertilization generally increased </w:t>
      </w:r>
      <w:r w:rsidRPr="000E7383">
        <w:rPr>
          <w:bCs/>
          <w:i/>
          <w:iCs/>
        </w:rPr>
        <w:t>V</w:t>
      </w:r>
      <w:r w:rsidRPr="000E7383">
        <w:rPr>
          <w:bCs/>
          <w:vertAlign w:val="subscript"/>
        </w:rPr>
        <w:t>cmax25</w:t>
      </w:r>
      <w:r w:rsidRPr="000E7383">
        <w:rPr>
          <w:bCs/>
        </w:rPr>
        <w:t xml:space="preserve"> and </w:t>
      </w:r>
      <w:r w:rsidRPr="000E7383">
        <w:rPr>
          <w:bCs/>
          <w:i/>
          <w:iCs/>
        </w:rPr>
        <w:t>J</w:t>
      </w:r>
      <w:r w:rsidRPr="000E7383">
        <w:rPr>
          <w:bCs/>
          <w:vertAlign w:val="subscript"/>
        </w:rPr>
        <w:t>max25</w:t>
      </w:r>
      <w:r w:rsidR="00A222F5">
        <w:rPr>
          <w:bCs/>
        </w:rPr>
        <w:t xml:space="preserve"> (Table </w:t>
      </w:r>
      <w:r w:rsidR="00153CB5">
        <w:rPr>
          <w:bCs/>
        </w:rPr>
        <w:t>4</w:t>
      </w:r>
      <w:r w:rsidR="00A222F5">
        <w:rPr>
          <w:bCs/>
        </w:rPr>
        <w:t>; Figs. 4A-B)</w:t>
      </w:r>
      <w:r w:rsidR="00153CB5">
        <w:rPr>
          <w:bCs/>
        </w:rPr>
        <w:t xml:space="preserve">, although this effect was only apparent in uninoculated pots (Table 4, inoculation*fertilization interaction; Tukey: p&lt;0.001 in both cases). There was no effect of fertilization on either process rate in inoculated pots </w:t>
      </w:r>
      <w:r w:rsidR="00153CB5" w:rsidRPr="000E7383">
        <w:rPr>
          <w:bCs/>
        </w:rPr>
        <w:t>(</w:t>
      </w:r>
      <w:proofErr w:type="spellStart"/>
      <w:r w:rsidR="00153CB5" w:rsidRPr="000E7383">
        <w:rPr>
          <w:bCs/>
        </w:rPr>
        <w:t>Tukey</w:t>
      </w:r>
      <w:r w:rsidR="00153CB5" w:rsidRPr="000E7383">
        <w:rPr>
          <w:bCs/>
          <w:vertAlign w:val="subscript"/>
        </w:rPr>
        <w:t>vcmax</w:t>
      </w:r>
      <w:proofErr w:type="spellEnd"/>
      <w:r w:rsidR="00153CB5" w:rsidRPr="000E7383">
        <w:rPr>
          <w:bCs/>
        </w:rPr>
        <w:t xml:space="preserve">: p=0.452; </w:t>
      </w:r>
      <w:proofErr w:type="spellStart"/>
      <w:r w:rsidR="00153CB5" w:rsidRPr="000E7383">
        <w:rPr>
          <w:bCs/>
        </w:rPr>
        <w:t>Tukey</w:t>
      </w:r>
      <w:r w:rsidR="00153CB5" w:rsidRPr="000E7383">
        <w:rPr>
          <w:bCs/>
          <w:vertAlign w:val="subscript"/>
        </w:rPr>
        <w:t>jmax</w:t>
      </w:r>
      <w:proofErr w:type="spellEnd"/>
      <w:r w:rsidR="00153CB5" w:rsidRPr="000E7383">
        <w:rPr>
          <w:bCs/>
        </w:rPr>
        <w:t>: p=0.177).</w:t>
      </w:r>
      <w:r w:rsidR="00153CB5">
        <w:rPr>
          <w:bCs/>
        </w:rPr>
        <w:t xml:space="preserve"> </w:t>
      </w:r>
      <w:r w:rsidR="00153CB5" w:rsidRPr="000E7383">
        <w:rPr>
          <w:bCs/>
          <w:i/>
          <w:iCs/>
        </w:rPr>
        <w:t>V</w:t>
      </w:r>
      <w:r w:rsidR="00153CB5" w:rsidRPr="000E7383">
        <w:rPr>
          <w:bCs/>
          <w:vertAlign w:val="subscript"/>
        </w:rPr>
        <w:t>cmax25</w:t>
      </w:r>
      <w:r w:rsidR="00153CB5" w:rsidRPr="000E7383">
        <w:rPr>
          <w:bCs/>
        </w:rPr>
        <w:t xml:space="preserve"> and </w:t>
      </w:r>
      <w:r w:rsidR="00153CB5" w:rsidRPr="000E7383">
        <w:rPr>
          <w:bCs/>
          <w:i/>
          <w:iCs/>
        </w:rPr>
        <w:t>J</w:t>
      </w:r>
      <w:r w:rsidR="00153CB5" w:rsidRPr="000E7383">
        <w:rPr>
          <w:bCs/>
          <w:vertAlign w:val="subscript"/>
        </w:rPr>
        <w:t>max25</w:t>
      </w:r>
      <w:r w:rsidR="00153CB5">
        <w:rPr>
          <w:bCs/>
        </w:rPr>
        <w:t xml:space="preserve"> each generally increased with increasing </w:t>
      </w:r>
      <w:r w:rsidR="00153CB5" w:rsidRPr="000E7383">
        <w:rPr>
          <w:bCs/>
        </w:rPr>
        <w:t>CO</w:t>
      </w:r>
      <w:r w:rsidR="00153CB5" w:rsidRPr="000E7383">
        <w:rPr>
          <w:bCs/>
          <w:vertAlign w:val="subscript"/>
        </w:rPr>
        <w:t>2</w:t>
      </w:r>
      <w:r w:rsidR="00153CB5" w:rsidRPr="000E7383">
        <w:rPr>
          <w:bCs/>
        </w:rPr>
        <w:t xml:space="preserve"> concentration and inoculation (T</w:t>
      </w:r>
      <w:r w:rsidR="00961A01">
        <w:rPr>
          <w:bCs/>
        </w:rPr>
        <w:t>able 4</w:t>
      </w:r>
      <w:r w:rsidR="00153CB5" w:rsidRPr="000E7383">
        <w:rPr>
          <w:bCs/>
        </w:rPr>
        <w:t>)</w:t>
      </w:r>
      <w:r w:rsidR="00153CB5">
        <w:rPr>
          <w:bCs/>
        </w:rPr>
        <w:t>.</w:t>
      </w:r>
    </w:p>
    <w:p w14:paraId="7C1FCEB3" w14:textId="2F2D026D" w:rsidR="00C1544C" w:rsidRDefault="00153CB5" w:rsidP="00C358CC">
      <w:pPr>
        <w:spacing w:line="480" w:lineRule="auto"/>
        <w:ind w:firstLine="720"/>
        <w:rPr>
          <w:bCs/>
        </w:rPr>
      </w:pPr>
      <w:r>
        <w:rPr>
          <w:bCs/>
        </w:rPr>
        <w:t xml:space="preserve">Increasing nitrogen fertilization also generally </w:t>
      </w:r>
      <w:r w:rsidR="00961A01">
        <w:rPr>
          <w:bCs/>
        </w:rPr>
        <w:t>decreased</w:t>
      </w:r>
      <w:r>
        <w:rPr>
          <w:bCs/>
        </w:rPr>
        <w:t xml:space="preserve"> </w:t>
      </w:r>
      <w:r w:rsidRPr="000E7383">
        <w:rPr>
          <w:bCs/>
          <w:i/>
          <w:iCs/>
        </w:rPr>
        <w:t>J</w:t>
      </w:r>
      <w:r w:rsidRPr="000E7383">
        <w:rPr>
          <w:bCs/>
          <w:vertAlign w:val="subscript"/>
        </w:rPr>
        <w:t>max25</w:t>
      </w:r>
      <w:r w:rsidRPr="000E7383">
        <w:rPr>
          <w:bCs/>
        </w:rPr>
        <w:t>:</w:t>
      </w:r>
      <w:r w:rsidRPr="000E7383">
        <w:rPr>
          <w:bCs/>
          <w:i/>
          <w:iCs/>
        </w:rPr>
        <w:t xml:space="preserve"> V</w:t>
      </w:r>
      <w:r w:rsidRPr="000E7383">
        <w:rPr>
          <w:bCs/>
          <w:vertAlign w:val="subscript"/>
        </w:rPr>
        <w:t>cmax25</w:t>
      </w:r>
      <w:r>
        <w:rPr>
          <w:bCs/>
        </w:rPr>
        <w:t xml:space="preserve"> (Table 4; Fig. 4C), a pattern that was stronger in uninoculated pots (Table 4, inoculation*fertilization interaction, </w:t>
      </w:r>
      <w:r w:rsidRPr="000E7383">
        <w:rPr>
          <w:bCs/>
        </w:rPr>
        <w:t>Tukey: p=0.002)</w:t>
      </w:r>
      <w:r>
        <w:rPr>
          <w:bCs/>
        </w:rPr>
        <w:t xml:space="preserve"> and marginally stronger under </w:t>
      </w:r>
      <w:r w:rsidR="000E3911">
        <w:rPr>
          <w:bCs/>
        </w:rPr>
        <w:t>ambient</w:t>
      </w:r>
      <w:r>
        <w:rPr>
          <w:bCs/>
        </w:rPr>
        <w:t xml:space="preserve"> CO</w:t>
      </w:r>
      <w:r>
        <w:rPr>
          <w:bCs/>
          <w:vertAlign w:val="subscript"/>
        </w:rPr>
        <w:t>2</w:t>
      </w:r>
      <w:r>
        <w:rPr>
          <w:bCs/>
        </w:rPr>
        <w:t xml:space="preserve"> (Table 4, </w:t>
      </w:r>
      <w:r w:rsidR="00961A01">
        <w:rPr>
          <w:bCs/>
        </w:rPr>
        <w:t xml:space="preserve">marginal </w:t>
      </w:r>
      <w:r>
        <w:rPr>
          <w:bCs/>
        </w:rPr>
        <w:t>CO</w:t>
      </w:r>
      <w:r>
        <w:rPr>
          <w:bCs/>
          <w:vertAlign w:val="subscript"/>
        </w:rPr>
        <w:t>2</w:t>
      </w:r>
      <w:r>
        <w:rPr>
          <w:bCs/>
        </w:rPr>
        <w:t xml:space="preserve">*fertilization interaction, </w:t>
      </w:r>
      <w:r w:rsidRPr="000E7383">
        <w:rPr>
          <w:bCs/>
        </w:rPr>
        <w:t>Tukey: p=0.0</w:t>
      </w:r>
      <w:r>
        <w:rPr>
          <w:bCs/>
        </w:rPr>
        <w:t>71</w:t>
      </w:r>
      <w:r w:rsidRPr="000E7383">
        <w:rPr>
          <w:bCs/>
        </w:rPr>
        <w:t>)</w:t>
      </w:r>
      <w:r>
        <w:rPr>
          <w:bCs/>
        </w:rPr>
        <w:t xml:space="preserve">. </w:t>
      </w:r>
      <w:r w:rsidR="00961A01">
        <w:rPr>
          <w:bCs/>
        </w:rPr>
        <w:t xml:space="preserve">Increasing </w:t>
      </w:r>
      <w:r w:rsidR="00136839" w:rsidRPr="000E7383">
        <w:rPr>
          <w:bCs/>
        </w:rPr>
        <w:t>CO</w:t>
      </w:r>
      <w:r w:rsidR="00136839" w:rsidRPr="000E7383">
        <w:rPr>
          <w:bCs/>
          <w:vertAlign w:val="subscript"/>
        </w:rPr>
        <w:t>2</w:t>
      </w:r>
      <w:r w:rsidR="00136839" w:rsidRPr="000E7383">
        <w:rPr>
          <w:bCs/>
        </w:rPr>
        <w:t xml:space="preserve"> concentration</w:t>
      </w:r>
      <w:r w:rsidR="00961A01">
        <w:rPr>
          <w:bCs/>
        </w:rPr>
        <w:t xml:space="preserve"> </w:t>
      </w:r>
      <w:r w:rsidR="000E3911">
        <w:rPr>
          <w:bCs/>
        </w:rPr>
        <w:t xml:space="preserve">generally increased </w:t>
      </w:r>
      <w:r w:rsidR="00961A01">
        <w:rPr>
          <w:bCs/>
        </w:rPr>
        <w:t xml:space="preserve">and </w:t>
      </w:r>
      <w:r w:rsidR="00136839" w:rsidRPr="000E7383">
        <w:rPr>
          <w:bCs/>
        </w:rPr>
        <w:t>inoculation</w:t>
      </w:r>
      <w:r w:rsidR="00961A01">
        <w:rPr>
          <w:bCs/>
        </w:rPr>
        <w:t xml:space="preserve"> generally decreased </w:t>
      </w:r>
      <w:r w:rsidR="00136839" w:rsidRPr="000E7383">
        <w:rPr>
          <w:bCs/>
          <w:i/>
          <w:iCs/>
        </w:rPr>
        <w:t>J</w:t>
      </w:r>
      <w:r w:rsidR="00136839" w:rsidRPr="000E7383">
        <w:rPr>
          <w:bCs/>
          <w:vertAlign w:val="subscript"/>
        </w:rPr>
        <w:t>max25</w:t>
      </w:r>
      <w:r w:rsidR="00136839" w:rsidRPr="000E7383">
        <w:rPr>
          <w:bCs/>
        </w:rPr>
        <w:t>:</w:t>
      </w:r>
      <w:r w:rsidR="00136839" w:rsidRPr="000E7383">
        <w:rPr>
          <w:bCs/>
          <w:i/>
          <w:iCs/>
        </w:rPr>
        <w:t xml:space="preserve"> V</w:t>
      </w:r>
      <w:r w:rsidR="00136839" w:rsidRPr="000E7383">
        <w:rPr>
          <w:bCs/>
          <w:vertAlign w:val="subscript"/>
        </w:rPr>
        <w:t>cmax25</w:t>
      </w:r>
      <w:r w:rsidR="00961A01">
        <w:rPr>
          <w:bCs/>
        </w:rPr>
        <w:t xml:space="preserve"> (Table 4)</w:t>
      </w:r>
      <w:r w:rsidR="00136839" w:rsidRPr="000E7383">
        <w:rPr>
          <w:bCs/>
        </w:rPr>
        <w:t>.</w:t>
      </w:r>
    </w:p>
    <w:p w14:paraId="6CC2EE4E" w14:textId="581AFF39" w:rsidR="000E3911" w:rsidRDefault="000E3911" w:rsidP="00C358CC">
      <w:pPr>
        <w:spacing w:line="480" w:lineRule="auto"/>
        <w:ind w:firstLine="720"/>
        <w:rPr>
          <w:bCs/>
        </w:rPr>
      </w:pPr>
      <w:r>
        <w:rPr>
          <w:bCs/>
        </w:rPr>
        <w:t xml:space="preserve">While there was no individual effect of nitrogen fertilization on stomatal conductance (Table 4), an interaction between fertilization and inoculation indicated a positive effect of increasing fertilization on </w:t>
      </w:r>
      <w:proofErr w:type="spellStart"/>
      <w:r w:rsidRPr="000E7383">
        <w:rPr>
          <w:bCs/>
          <w:i/>
          <w:iCs/>
        </w:rPr>
        <w:t>g</w:t>
      </w:r>
      <w:r w:rsidRPr="000E7383">
        <w:rPr>
          <w:bCs/>
          <w:vertAlign w:val="subscript"/>
        </w:rPr>
        <w:t>sw</w:t>
      </w:r>
      <w:proofErr w:type="spellEnd"/>
      <w:r w:rsidRPr="000E7383">
        <w:rPr>
          <w:bCs/>
        </w:rPr>
        <w:t xml:space="preserve"> in uninoculated pots (Tukey: p=0.002) and a negative effect in inoculated pots (Tukey: p=0.020).</w:t>
      </w:r>
      <w:r>
        <w:rPr>
          <w:bCs/>
        </w:rPr>
        <w:t xml:space="preserve"> Increasing CO</w:t>
      </w:r>
      <w:r>
        <w:rPr>
          <w:bCs/>
          <w:vertAlign w:val="subscript"/>
        </w:rPr>
        <w:t>2</w:t>
      </w:r>
      <w:r>
        <w:rPr>
          <w:bCs/>
        </w:rPr>
        <w:t xml:space="preserve"> concentration generally decreased</w:t>
      </w:r>
      <w:r w:rsidRPr="000E3911">
        <w:rPr>
          <w:bCs/>
          <w:i/>
          <w:iCs/>
        </w:rPr>
        <w:t xml:space="preserve"> </w:t>
      </w:r>
      <w:proofErr w:type="spellStart"/>
      <w:r w:rsidRPr="000E7383">
        <w:rPr>
          <w:bCs/>
          <w:i/>
          <w:iCs/>
        </w:rPr>
        <w:t>g</w:t>
      </w:r>
      <w:r w:rsidRPr="000E7383">
        <w:rPr>
          <w:bCs/>
          <w:vertAlign w:val="subscript"/>
        </w:rPr>
        <w:t>sw</w:t>
      </w:r>
      <w:proofErr w:type="spellEnd"/>
      <w:r>
        <w:rPr>
          <w:bCs/>
        </w:rPr>
        <w:t xml:space="preserve"> and inoculation generally increased </w:t>
      </w:r>
      <w:proofErr w:type="spellStart"/>
      <w:r w:rsidRPr="000E7383">
        <w:rPr>
          <w:bCs/>
          <w:i/>
          <w:iCs/>
        </w:rPr>
        <w:t>g</w:t>
      </w:r>
      <w:r w:rsidRPr="000E7383">
        <w:rPr>
          <w:bCs/>
          <w:vertAlign w:val="subscript"/>
        </w:rPr>
        <w:t>sw</w:t>
      </w:r>
      <w:proofErr w:type="spellEnd"/>
      <w:r>
        <w:rPr>
          <w:bCs/>
        </w:rPr>
        <w:t xml:space="preserve"> (Table 4).</w:t>
      </w:r>
    </w:p>
    <w:p w14:paraId="1EBE169C" w14:textId="601E2C86" w:rsidR="00305ABA" w:rsidRDefault="00305ABA" w:rsidP="00C358CC">
      <w:pPr>
        <w:spacing w:line="480" w:lineRule="auto"/>
        <w:ind w:firstLine="720"/>
        <w:rPr>
          <w:bCs/>
        </w:rPr>
      </w:pPr>
      <w:r>
        <w:rPr>
          <w:bCs/>
        </w:rPr>
        <w:t xml:space="preserve">Increasing fertilization generally </w:t>
      </w:r>
      <w:r w:rsidR="005C770D">
        <w:rPr>
          <w:bCs/>
        </w:rPr>
        <w:t>decreased</w:t>
      </w:r>
      <w:r>
        <w:rPr>
          <w:bCs/>
        </w:rPr>
        <w:t xml:space="preserve"> leaf </w:t>
      </w:r>
      <w:r w:rsidRPr="000E7383">
        <w:rPr>
          <w:bCs/>
          <w:i/>
          <w:iCs/>
        </w:rPr>
        <w:t>C</w:t>
      </w:r>
      <w:r w:rsidRPr="000E7383">
        <w:rPr>
          <w:bCs/>
          <w:vertAlign w:val="subscript"/>
        </w:rPr>
        <w:t>i</w:t>
      </w:r>
      <w:r w:rsidRPr="000E7383">
        <w:rPr>
          <w:bCs/>
        </w:rPr>
        <w:t xml:space="preserve">: </w:t>
      </w:r>
      <w:r w:rsidRPr="000E7383">
        <w:rPr>
          <w:bCs/>
          <w:i/>
          <w:iCs/>
        </w:rPr>
        <w:t>C</w:t>
      </w:r>
      <w:r w:rsidRPr="000E7383">
        <w:rPr>
          <w:bCs/>
          <w:vertAlign w:val="subscript"/>
        </w:rPr>
        <w:t>a</w:t>
      </w:r>
      <w:r w:rsidR="005C770D">
        <w:rPr>
          <w:bCs/>
        </w:rPr>
        <w:t xml:space="preserve"> and was marginally higher in inoculated pots (Table 4).</w:t>
      </w:r>
    </w:p>
    <w:p w14:paraId="009F080B" w14:textId="54D52C9C" w:rsidR="005C770D" w:rsidRPr="005C770D" w:rsidRDefault="005C770D" w:rsidP="00C358CC">
      <w:pPr>
        <w:spacing w:line="480" w:lineRule="auto"/>
        <w:ind w:firstLine="720"/>
        <w:rPr>
          <w:bCs/>
        </w:rPr>
      </w:pPr>
      <w:r>
        <w:rPr>
          <w:bCs/>
        </w:rPr>
        <w:t>Increasing fertilization generally increased stomatal limitation (Table 4). Inoculation also generally increased stomatal limitation (Table 4), a pattern that was only apparent under ambient CO</w:t>
      </w:r>
      <w:r>
        <w:rPr>
          <w:bCs/>
          <w:vertAlign w:val="subscript"/>
        </w:rPr>
        <w:t>2</w:t>
      </w:r>
      <w:r>
        <w:rPr>
          <w:bCs/>
        </w:rPr>
        <w:t xml:space="preserve"> (Table 4, </w:t>
      </w:r>
      <w:r w:rsidR="00157D71">
        <w:rPr>
          <w:bCs/>
        </w:rPr>
        <w:t xml:space="preserve">marginal </w:t>
      </w:r>
      <w:r>
        <w:rPr>
          <w:bCs/>
        </w:rPr>
        <w:t>CO</w:t>
      </w:r>
      <w:r>
        <w:rPr>
          <w:bCs/>
          <w:vertAlign w:val="subscript"/>
        </w:rPr>
        <w:t>2</w:t>
      </w:r>
      <w:r>
        <w:rPr>
          <w:bCs/>
        </w:rPr>
        <w:t>*inoculation interaction; Tukey: p=0.016).</w:t>
      </w:r>
    </w:p>
    <w:p w14:paraId="74563118" w14:textId="77777777" w:rsidR="002F4382" w:rsidRDefault="002F4382" w:rsidP="00C358CC">
      <w:pPr>
        <w:spacing w:line="480" w:lineRule="auto"/>
        <w:rPr>
          <w:bCs/>
          <w:i/>
          <w:iCs/>
        </w:rPr>
      </w:pPr>
    </w:p>
    <w:p w14:paraId="7B442BA4" w14:textId="77777777" w:rsidR="002F4382" w:rsidRDefault="002F4382" w:rsidP="00C358CC">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11B151CE" w:rsidR="002F4382" w:rsidRDefault="002F4382" w:rsidP="00C358CC">
      <w:pPr>
        <w:spacing w:line="480" w:lineRule="auto"/>
        <w:rPr>
          <w:bCs/>
        </w:rPr>
      </w:pPr>
      <w:commentRangeStart w:id="2"/>
      <w:r>
        <w:rPr>
          <w:b/>
        </w:rPr>
        <w:lastRenderedPageBreak/>
        <w:t>T</w:t>
      </w:r>
      <w:commentRangeEnd w:id="2"/>
      <w:r w:rsidR="000E3911">
        <w:rPr>
          <w:rStyle w:val="CommentReference"/>
        </w:rPr>
        <w:commentReference w:id="2"/>
      </w:r>
      <w:r>
        <w:rPr>
          <w:b/>
        </w:rPr>
        <w:t xml:space="preserve">able </w:t>
      </w:r>
      <w:r w:rsidR="00151116">
        <w:rPr>
          <w:b/>
        </w:rPr>
        <w:t>4</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C358CC">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C358CC">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C358CC">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C358CC">
            <w:pPr>
              <w:spacing w:line="276" w:lineRule="auto"/>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C358CC">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C358CC">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C358CC">
            <w:pPr>
              <w:spacing w:line="276" w:lineRule="auto"/>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C358CC">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C358CC">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C358CC">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C358CC">
            <w:pPr>
              <w:spacing w:line="276" w:lineRule="auto"/>
              <w:rPr>
                <w:color w:val="000000"/>
              </w:rPr>
            </w:pPr>
            <w:r>
              <w:rPr>
                <w:color w:val="000000"/>
              </w:rPr>
              <w:t>p-value</w:t>
            </w:r>
          </w:p>
        </w:tc>
      </w:tr>
      <w:tr w:rsidR="00867DE7"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867DE7" w:rsidRPr="002F4382" w:rsidRDefault="00867DE7" w:rsidP="00C358CC">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867DE7" w:rsidRPr="002F4382" w:rsidRDefault="00867DE7" w:rsidP="00C358CC">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374EEACF" w:rsidR="00867DE7" w:rsidRPr="00867DE7" w:rsidRDefault="00867DE7" w:rsidP="00C358CC">
            <w:pPr>
              <w:spacing w:line="276" w:lineRule="auto"/>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412C6130" w:rsidR="00867DE7" w:rsidRPr="00867DE7" w:rsidRDefault="00867DE7" w:rsidP="00C358CC">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3793B331"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2C137AEC" w:rsidR="00867DE7" w:rsidRPr="00867DE7" w:rsidRDefault="00867DE7" w:rsidP="00C358CC">
            <w:pPr>
              <w:spacing w:line="276" w:lineRule="auto"/>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267E1A74"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2A07A027"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376093E9" w:rsidR="00867DE7" w:rsidRPr="00867DE7" w:rsidRDefault="00867DE7" w:rsidP="00C358CC">
            <w:pPr>
              <w:spacing w:line="276" w:lineRule="auto"/>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04540F10"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5106DF74" w:rsidR="00867DE7" w:rsidRPr="00867DE7" w:rsidRDefault="00867DE7" w:rsidP="00C358CC">
            <w:pPr>
              <w:spacing w:line="276" w:lineRule="auto"/>
              <w:jc w:val="right"/>
              <w:rPr>
                <w:color w:val="000000"/>
              </w:rPr>
            </w:pPr>
            <w:r w:rsidRPr="00867DE7">
              <w:rPr>
                <w:color w:val="000000"/>
              </w:rPr>
              <w:t>-</w:t>
            </w:r>
          </w:p>
        </w:tc>
      </w:tr>
      <w:tr w:rsidR="00867DE7"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05E09EE0" w:rsidR="00867DE7" w:rsidRPr="00867DE7" w:rsidRDefault="00867DE7" w:rsidP="00C358CC">
            <w:pPr>
              <w:spacing w:line="276" w:lineRule="auto"/>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290D97B7" w14:textId="31F3C9D5" w:rsidR="00867DE7" w:rsidRPr="00867DE7" w:rsidRDefault="00867DE7" w:rsidP="00C358CC">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9820932" w14:textId="19C40579"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CA7821A" w14:textId="3950A1ED" w:rsidR="00867DE7" w:rsidRPr="00867DE7" w:rsidRDefault="00867DE7" w:rsidP="00C358CC">
            <w:pPr>
              <w:spacing w:line="276" w:lineRule="auto"/>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1370F77" w14:textId="4BFBE60E" w:rsidR="00867DE7" w:rsidRPr="00867DE7" w:rsidRDefault="00867DE7" w:rsidP="00C358CC">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85910E9" w14:textId="625C5E90" w:rsidR="00867DE7" w:rsidRPr="00867DE7" w:rsidRDefault="00867DE7" w:rsidP="00C358CC">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6BEA9BD3" w14:textId="22839A71" w:rsidR="00867DE7" w:rsidRPr="00867DE7" w:rsidRDefault="00867DE7" w:rsidP="00C358CC">
            <w:pPr>
              <w:spacing w:line="276" w:lineRule="auto"/>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2268DE0C" w14:textId="07FE96C8" w:rsidR="00867DE7" w:rsidRPr="00867DE7" w:rsidRDefault="00867DE7" w:rsidP="00C358CC">
            <w:pPr>
              <w:spacing w:line="276" w:lineRule="auto"/>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2C1B3785" w14:textId="73F2F513" w:rsidR="00867DE7" w:rsidRPr="00867DE7" w:rsidRDefault="00867DE7" w:rsidP="00C358CC">
            <w:pPr>
              <w:spacing w:line="276" w:lineRule="auto"/>
              <w:jc w:val="right"/>
              <w:rPr>
                <w:b/>
                <w:bCs/>
                <w:color w:val="000000"/>
              </w:rPr>
            </w:pPr>
            <w:r w:rsidRPr="00867DE7">
              <w:rPr>
                <w:b/>
                <w:bCs/>
                <w:color w:val="000000"/>
              </w:rPr>
              <w:t>&lt;0.001</w:t>
            </w:r>
          </w:p>
        </w:tc>
      </w:tr>
      <w:tr w:rsidR="00867DE7"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867DE7" w:rsidRPr="002F4382" w:rsidRDefault="00867DE7" w:rsidP="00C358CC">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AD7B024" w:rsidR="00867DE7" w:rsidRPr="00867DE7" w:rsidRDefault="00867DE7" w:rsidP="00C358CC">
            <w:pPr>
              <w:spacing w:line="276" w:lineRule="auto"/>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6E00D20A" w14:textId="2D6F0D13" w:rsidR="00867DE7" w:rsidRPr="00867DE7" w:rsidRDefault="00867DE7" w:rsidP="00C358CC">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3086BE99" w14:textId="1B1F82BB"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4ABBE3" w14:textId="13289CE5" w:rsidR="00867DE7" w:rsidRPr="00867DE7" w:rsidRDefault="00867DE7" w:rsidP="00C358CC">
            <w:pPr>
              <w:spacing w:line="276" w:lineRule="auto"/>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1A16D82C" w14:textId="608AFA29" w:rsidR="00867DE7" w:rsidRPr="00867DE7" w:rsidRDefault="00867DE7" w:rsidP="00C358CC">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796FC841" w14:textId="3430C2E7"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0624F43" w14:textId="3FD382CB" w:rsidR="00867DE7" w:rsidRPr="00867DE7" w:rsidRDefault="00867DE7" w:rsidP="00C358CC">
            <w:pPr>
              <w:spacing w:line="276" w:lineRule="auto"/>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66879BAC" w14:textId="28834AE6" w:rsidR="00867DE7" w:rsidRPr="00867DE7" w:rsidRDefault="00867DE7" w:rsidP="00C358CC">
            <w:pPr>
              <w:spacing w:line="276" w:lineRule="auto"/>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7B6C099F" w14:textId="70D64038" w:rsidR="00867DE7" w:rsidRPr="00867DE7" w:rsidRDefault="00867DE7" w:rsidP="00C358CC">
            <w:pPr>
              <w:spacing w:line="276" w:lineRule="auto"/>
              <w:jc w:val="right"/>
              <w:rPr>
                <w:b/>
                <w:bCs/>
                <w:color w:val="000000"/>
              </w:rPr>
            </w:pPr>
            <w:r w:rsidRPr="00867DE7">
              <w:rPr>
                <w:b/>
                <w:bCs/>
                <w:color w:val="000000"/>
              </w:rPr>
              <w:t>&lt;0.001</w:t>
            </w:r>
          </w:p>
        </w:tc>
      </w:tr>
      <w:tr w:rsidR="00867DE7"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867DE7" w:rsidRPr="002F4382" w:rsidRDefault="00867DE7" w:rsidP="00C358CC">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21EFDAC9" w:rsidR="00867DE7" w:rsidRPr="00867DE7" w:rsidRDefault="00867DE7" w:rsidP="00C358CC">
            <w:pPr>
              <w:spacing w:line="276" w:lineRule="auto"/>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573BEF19" w14:textId="3ABE4F44" w:rsidR="00867DE7" w:rsidRPr="00867DE7" w:rsidRDefault="00867DE7" w:rsidP="00C358CC">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31507523" w14:textId="78FE0C9A"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6AA9E7F" w14:textId="5608C1A6" w:rsidR="00867DE7" w:rsidRPr="00867DE7" w:rsidRDefault="00867DE7" w:rsidP="00C358CC">
            <w:pPr>
              <w:spacing w:line="276" w:lineRule="auto"/>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0A8F65BA" w14:textId="16297C50" w:rsidR="00867DE7" w:rsidRPr="00867DE7" w:rsidRDefault="00867DE7" w:rsidP="00C358CC">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A3E4027" w14:textId="27B9B2EB"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12FD8C3" w14:textId="34AF7F25" w:rsidR="00867DE7" w:rsidRPr="00867DE7" w:rsidRDefault="00867DE7" w:rsidP="00C358CC">
            <w:pPr>
              <w:spacing w:line="276" w:lineRule="auto"/>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239B53FC" w14:textId="597D78E8" w:rsidR="00867DE7" w:rsidRPr="00867DE7" w:rsidRDefault="00867DE7" w:rsidP="00C358CC">
            <w:pPr>
              <w:spacing w:line="276" w:lineRule="auto"/>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8F1A54B" w14:textId="7CCA13F4" w:rsidR="00867DE7" w:rsidRPr="00867DE7" w:rsidRDefault="00867DE7" w:rsidP="00C358CC">
            <w:pPr>
              <w:spacing w:line="276" w:lineRule="auto"/>
              <w:jc w:val="right"/>
              <w:rPr>
                <w:b/>
                <w:bCs/>
                <w:color w:val="000000"/>
              </w:rPr>
            </w:pPr>
            <w:r w:rsidRPr="00867DE7">
              <w:rPr>
                <w:b/>
                <w:bCs/>
                <w:color w:val="000000"/>
              </w:rPr>
              <w:t>&lt;0.001</w:t>
            </w:r>
          </w:p>
        </w:tc>
      </w:tr>
      <w:tr w:rsidR="00867DE7"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2CEB65EA" w:rsidR="00867DE7" w:rsidRPr="00867DE7" w:rsidRDefault="00867DE7" w:rsidP="00C358CC">
            <w:pPr>
              <w:spacing w:line="276" w:lineRule="auto"/>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3B5C25AA" w14:textId="7D4258B7" w:rsidR="00867DE7" w:rsidRPr="00867DE7" w:rsidRDefault="00867DE7" w:rsidP="00C358CC">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591DB3E3" w14:textId="6F91783A" w:rsidR="00867DE7" w:rsidRPr="00867DE7" w:rsidRDefault="00867DE7" w:rsidP="00C358CC">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638AF017" w14:textId="7FD463C8" w:rsidR="00867DE7" w:rsidRPr="00867DE7" w:rsidRDefault="00867DE7" w:rsidP="00C358CC">
            <w:pPr>
              <w:spacing w:line="276" w:lineRule="auto"/>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6429A062" w14:textId="620E011E" w:rsidR="00867DE7" w:rsidRPr="00867DE7" w:rsidRDefault="00867DE7" w:rsidP="00C358CC">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2BFABD60" w14:textId="1A8ED3CE" w:rsidR="00867DE7" w:rsidRPr="00867DE7" w:rsidRDefault="00867DE7" w:rsidP="00C358CC">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4D3FC352" w14:textId="29A06DF4" w:rsidR="00867DE7" w:rsidRPr="00867DE7" w:rsidRDefault="00867DE7" w:rsidP="00C358CC">
            <w:pPr>
              <w:spacing w:line="276" w:lineRule="auto"/>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22350A84" w14:textId="413AFA04" w:rsidR="00867DE7" w:rsidRPr="00867DE7" w:rsidRDefault="00867DE7" w:rsidP="00C358CC">
            <w:pPr>
              <w:spacing w:line="276" w:lineRule="auto"/>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67E128BE" w14:textId="306FE45B" w:rsidR="00867DE7" w:rsidRPr="00867DE7" w:rsidRDefault="00867DE7" w:rsidP="00C358CC">
            <w:pPr>
              <w:spacing w:line="276" w:lineRule="auto"/>
              <w:jc w:val="right"/>
              <w:rPr>
                <w:i/>
                <w:iCs/>
                <w:color w:val="000000"/>
              </w:rPr>
            </w:pPr>
            <w:r w:rsidRPr="00867DE7">
              <w:rPr>
                <w:color w:val="000000"/>
              </w:rPr>
              <w:t>0.11</w:t>
            </w:r>
            <w:r>
              <w:rPr>
                <w:color w:val="000000"/>
              </w:rPr>
              <w:t>0</w:t>
            </w:r>
          </w:p>
        </w:tc>
      </w:tr>
      <w:tr w:rsidR="00867DE7"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2E1476F3" w:rsidR="00867DE7" w:rsidRPr="00867DE7" w:rsidRDefault="00867DE7" w:rsidP="00C358CC">
            <w:pPr>
              <w:spacing w:line="276" w:lineRule="auto"/>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7D7672B6" w14:textId="1FCD641B" w:rsidR="00867DE7" w:rsidRPr="00867DE7" w:rsidRDefault="00867DE7" w:rsidP="00C358CC">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441B9F50" w14:textId="272B0054" w:rsidR="00867DE7" w:rsidRPr="00867DE7" w:rsidRDefault="00867DE7" w:rsidP="00C358CC">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72BB88D1" w14:textId="343AA41A" w:rsidR="00867DE7" w:rsidRPr="00867DE7" w:rsidRDefault="00867DE7" w:rsidP="00C358CC">
            <w:pPr>
              <w:spacing w:line="276" w:lineRule="auto"/>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1F7CA214" w14:textId="137E0206" w:rsidR="00867DE7" w:rsidRPr="00867DE7" w:rsidRDefault="00867DE7" w:rsidP="00C358CC">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0B629F54" w14:textId="4ABCBD18" w:rsidR="00867DE7" w:rsidRPr="00867DE7" w:rsidRDefault="00867DE7" w:rsidP="00C358CC">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6187069F" w14:textId="6B3C7D8C" w:rsidR="00867DE7" w:rsidRPr="00867DE7" w:rsidRDefault="00867DE7" w:rsidP="00C358CC">
            <w:pPr>
              <w:spacing w:line="276" w:lineRule="auto"/>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1415E8F1" w14:textId="1E56D83C" w:rsidR="00867DE7" w:rsidRPr="00867DE7" w:rsidRDefault="00867DE7" w:rsidP="00C358CC">
            <w:pPr>
              <w:spacing w:line="276" w:lineRule="auto"/>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27961D99" w14:textId="45E865EF" w:rsidR="00867DE7" w:rsidRPr="00867DE7" w:rsidRDefault="00867DE7" w:rsidP="00C358CC">
            <w:pPr>
              <w:spacing w:line="276" w:lineRule="auto"/>
              <w:jc w:val="right"/>
              <w:rPr>
                <w:b/>
                <w:bCs/>
                <w:i/>
                <w:iCs/>
                <w:color w:val="000000"/>
              </w:rPr>
            </w:pPr>
            <w:r w:rsidRPr="00867DE7">
              <w:rPr>
                <w:i/>
                <w:iCs/>
                <w:color w:val="000000"/>
              </w:rPr>
              <w:t>0.075</w:t>
            </w:r>
          </w:p>
        </w:tc>
      </w:tr>
      <w:tr w:rsidR="00867DE7"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867DE7" w:rsidRPr="002F4382" w:rsidRDefault="00867DE7" w:rsidP="00C358CC">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0404925C" w:rsidR="00867DE7" w:rsidRPr="00867DE7" w:rsidRDefault="00867DE7" w:rsidP="00C358CC">
            <w:pPr>
              <w:spacing w:line="276" w:lineRule="auto"/>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47D235C7" w14:textId="56CDC047" w:rsidR="00867DE7" w:rsidRPr="00867DE7" w:rsidRDefault="00867DE7" w:rsidP="00C358CC">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6665F359" w14:textId="40729FE6"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70359849" w14:textId="5C0A747B" w:rsidR="00867DE7" w:rsidRPr="00867DE7" w:rsidRDefault="00867DE7" w:rsidP="00C358CC">
            <w:pPr>
              <w:spacing w:line="276" w:lineRule="auto"/>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53202B7E" w14:textId="266DEFA8" w:rsidR="00867DE7" w:rsidRPr="00867DE7" w:rsidRDefault="00867DE7" w:rsidP="00C358CC">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14316E19" w14:textId="42F3D9B4"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7596915" w14:textId="5F844862" w:rsidR="00867DE7" w:rsidRPr="00867DE7" w:rsidRDefault="00867DE7" w:rsidP="00C358CC">
            <w:pPr>
              <w:spacing w:line="276" w:lineRule="auto"/>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4C2126B7" w14:textId="6C563841" w:rsidR="00867DE7" w:rsidRPr="00867DE7" w:rsidRDefault="00867DE7" w:rsidP="00C358CC">
            <w:pPr>
              <w:spacing w:line="276" w:lineRule="auto"/>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2ED71D63" w14:textId="4CACFC8A" w:rsidR="00867DE7" w:rsidRPr="00867DE7" w:rsidRDefault="00867DE7" w:rsidP="00C358CC">
            <w:pPr>
              <w:spacing w:line="276" w:lineRule="auto"/>
              <w:jc w:val="right"/>
              <w:rPr>
                <w:b/>
                <w:bCs/>
                <w:color w:val="000000"/>
              </w:rPr>
            </w:pPr>
            <w:r w:rsidRPr="00867DE7">
              <w:rPr>
                <w:b/>
                <w:bCs/>
                <w:color w:val="000000"/>
              </w:rPr>
              <w:t>0.001</w:t>
            </w:r>
          </w:p>
        </w:tc>
      </w:tr>
      <w:tr w:rsidR="00867DE7"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619802FA" w:rsidR="00867DE7" w:rsidRPr="00867DE7" w:rsidRDefault="00867DE7" w:rsidP="00C358CC">
            <w:pPr>
              <w:spacing w:line="276" w:lineRule="auto"/>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07779C9A" w14:textId="4DD89347" w:rsidR="00867DE7" w:rsidRPr="00867DE7" w:rsidRDefault="00867DE7" w:rsidP="00C358CC">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2BF7705" w14:textId="22FB67ED" w:rsidR="00867DE7" w:rsidRPr="00867DE7" w:rsidRDefault="00867DE7" w:rsidP="00C358CC">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5645C1B3" w14:textId="12A0EC26" w:rsidR="00867DE7" w:rsidRPr="00867DE7" w:rsidRDefault="00867DE7" w:rsidP="00C358CC">
            <w:pPr>
              <w:spacing w:line="276" w:lineRule="auto"/>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4D24C36C" w14:textId="321C8D81" w:rsidR="00867DE7" w:rsidRPr="00867DE7" w:rsidRDefault="00867DE7" w:rsidP="00C358CC">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1669E672" w14:textId="5C3315EF" w:rsidR="00867DE7" w:rsidRPr="00867DE7" w:rsidRDefault="00867DE7" w:rsidP="00C358CC">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77BA5F94" w14:textId="79FD3251" w:rsidR="00867DE7" w:rsidRPr="00867DE7" w:rsidRDefault="00867DE7" w:rsidP="00C358CC">
            <w:pPr>
              <w:spacing w:line="276" w:lineRule="auto"/>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3F1AB80" w14:textId="2F8B698E" w:rsidR="00867DE7" w:rsidRPr="00867DE7" w:rsidRDefault="00867DE7" w:rsidP="00C358CC">
            <w:pPr>
              <w:spacing w:line="276" w:lineRule="auto"/>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294D155C" w14:textId="1AF9F399" w:rsidR="00867DE7" w:rsidRPr="00867DE7" w:rsidRDefault="00867DE7" w:rsidP="00C358CC">
            <w:pPr>
              <w:spacing w:line="276" w:lineRule="auto"/>
              <w:jc w:val="right"/>
              <w:rPr>
                <w:color w:val="000000"/>
              </w:rPr>
            </w:pPr>
            <w:r w:rsidRPr="00867DE7">
              <w:rPr>
                <w:color w:val="000000"/>
              </w:rPr>
              <w:t>0.338</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C358CC">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C358CC">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C358CC">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C358CC">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C358CC">
            <w:pPr>
              <w:spacing w:line="276" w:lineRule="auto"/>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C358CC">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C358CC">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0B76464D" w:rsidR="0033783A" w:rsidRPr="00BB00AD" w:rsidRDefault="0033783A" w:rsidP="00C358CC">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C358CC">
            <w:pPr>
              <w:spacing w:line="276" w:lineRule="auto"/>
              <w:rPr>
                <w:b/>
                <w:bCs/>
                <w:color w:val="000000"/>
              </w:rPr>
            </w:pPr>
            <w:proofErr w:type="spellStart"/>
            <w:proofErr w:type="gram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roofErr w:type="gram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C358CC">
            <w:pPr>
              <w:spacing w:line="276" w:lineRule="auto"/>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C358CC">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C358CC">
            <w:pPr>
              <w:spacing w:line="276" w:lineRule="auto"/>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C358CC">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C358CC">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C358CC">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C358CC">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C358CC">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C358CC">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C358CC">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C358CC">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C358CC">
            <w:pPr>
              <w:spacing w:line="276" w:lineRule="auto"/>
              <w:jc w:val="right"/>
              <w:rPr>
                <w:color w:val="000000"/>
              </w:rPr>
            </w:pPr>
            <w:r>
              <w:rPr>
                <w:color w:val="000000"/>
              </w:rPr>
              <w:t>p-value</w:t>
            </w:r>
          </w:p>
        </w:tc>
      </w:tr>
      <w:tr w:rsidR="00867DE7"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867DE7" w:rsidRPr="0033783A" w:rsidRDefault="00867DE7" w:rsidP="00C358CC">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867DE7" w:rsidRPr="0033783A" w:rsidRDefault="00867DE7" w:rsidP="00C358CC">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7177984C" w:rsidR="00867DE7" w:rsidRPr="00867DE7" w:rsidRDefault="00867DE7" w:rsidP="00C358CC">
            <w:pPr>
              <w:spacing w:line="276" w:lineRule="auto"/>
              <w:jc w:val="right"/>
              <w:rPr>
                <w:color w:val="000000"/>
              </w:rPr>
            </w:pPr>
            <w:r w:rsidRPr="00867DE7">
              <w:rPr>
                <w:color w:val="000000"/>
              </w:rPr>
              <w:t>3.25E-01</w:t>
            </w:r>
          </w:p>
        </w:tc>
        <w:tc>
          <w:tcPr>
            <w:tcW w:w="1158" w:type="dxa"/>
            <w:tcBorders>
              <w:top w:val="single" w:sz="4" w:space="0" w:color="auto"/>
              <w:left w:val="nil"/>
              <w:bottom w:val="nil"/>
              <w:right w:val="nil"/>
            </w:tcBorders>
            <w:shd w:val="clear" w:color="auto" w:fill="auto"/>
            <w:noWrap/>
            <w:vAlign w:val="bottom"/>
          </w:tcPr>
          <w:p w14:paraId="672A9B3F" w14:textId="5B73B0C2" w:rsidR="00867DE7" w:rsidRPr="00867DE7" w:rsidRDefault="00867DE7" w:rsidP="00C358CC">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3D6DCF91"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5CFDD3A" w:rsidR="00867DE7" w:rsidRPr="00867DE7" w:rsidRDefault="00867DE7" w:rsidP="00C358CC">
            <w:pPr>
              <w:spacing w:line="276" w:lineRule="auto"/>
              <w:jc w:val="right"/>
              <w:rPr>
                <w:color w:val="000000"/>
              </w:rPr>
            </w:pPr>
            <w:r w:rsidRPr="00867DE7">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5FDEEC2A"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B247B72"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0B0C07F8" w:rsidR="00867DE7" w:rsidRPr="00867DE7" w:rsidRDefault="00867DE7" w:rsidP="00C358CC">
            <w:pPr>
              <w:spacing w:line="276" w:lineRule="auto"/>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5B7711EE" w14:textId="293A6B42"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24D30CB3" w:rsidR="00867DE7" w:rsidRPr="00867DE7" w:rsidRDefault="00867DE7" w:rsidP="00C358CC">
            <w:pPr>
              <w:spacing w:line="276" w:lineRule="auto"/>
              <w:jc w:val="right"/>
              <w:rPr>
                <w:color w:val="000000"/>
              </w:rPr>
            </w:pPr>
            <w:r w:rsidRPr="00867DE7">
              <w:rPr>
                <w:color w:val="000000"/>
              </w:rPr>
              <w:t>-</w:t>
            </w:r>
          </w:p>
        </w:tc>
      </w:tr>
      <w:tr w:rsidR="00867DE7"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04D91610" w:rsidR="00867DE7" w:rsidRPr="00867DE7" w:rsidRDefault="00867DE7" w:rsidP="00C358CC">
            <w:pPr>
              <w:spacing w:line="276" w:lineRule="auto"/>
              <w:jc w:val="right"/>
              <w:rPr>
                <w:color w:val="000000"/>
              </w:rPr>
            </w:pPr>
            <w:r w:rsidRPr="00867DE7">
              <w:rPr>
                <w:color w:val="000000"/>
              </w:rPr>
              <w:t>4.62E-03</w:t>
            </w:r>
          </w:p>
        </w:tc>
        <w:tc>
          <w:tcPr>
            <w:tcW w:w="1158" w:type="dxa"/>
            <w:tcBorders>
              <w:top w:val="nil"/>
              <w:left w:val="nil"/>
              <w:bottom w:val="nil"/>
              <w:right w:val="nil"/>
            </w:tcBorders>
            <w:shd w:val="clear" w:color="auto" w:fill="auto"/>
            <w:noWrap/>
            <w:vAlign w:val="bottom"/>
          </w:tcPr>
          <w:p w14:paraId="683A6641" w14:textId="2CA0D08C" w:rsidR="00867DE7" w:rsidRPr="00867DE7" w:rsidRDefault="00867DE7" w:rsidP="00C358CC">
            <w:pPr>
              <w:spacing w:line="276" w:lineRule="auto"/>
              <w:jc w:val="right"/>
              <w:rPr>
                <w:color w:val="000000"/>
              </w:rPr>
            </w:pPr>
            <w:r w:rsidRPr="00867DE7">
              <w:rPr>
                <w:color w:val="000000"/>
              </w:rPr>
              <w:t>10.835</w:t>
            </w:r>
          </w:p>
        </w:tc>
        <w:tc>
          <w:tcPr>
            <w:tcW w:w="1060" w:type="dxa"/>
            <w:tcBorders>
              <w:top w:val="nil"/>
              <w:left w:val="nil"/>
              <w:bottom w:val="nil"/>
              <w:right w:val="nil"/>
            </w:tcBorders>
            <w:shd w:val="clear" w:color="auto" w:fill="auto"/>
            <w:noWrap/>
            <w:vAlign w:val="bottom"/>
          </w:tcPr>
          <w:p w14:paraId="2371AED2" w14:textId="6B1F8DDA" w:rsidR="00867DE7" w:rsidRPr="00867DE7" w:rsidRDefault="00867DE7" w:rsidP="00C358CC">
            <w:pPr>
              <w:spacing w:line="276" w:lineRule="auto"/>
              <w:jc w:val="right"/>
              <w:rPr>
                <w:b/>
                <w:bCs/>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4C74A5" w14:textId="570047E8" w:rsidR="00867DE7" w:rsidRPr="00867DE7" w:rsidRDefault="00867DE7" w:rsidP="00C358CC">
            <w:pPr>
              <w:spacing w:line="276" w:lineRule="auto"/>
              <w:jc w:val="right"/>
              <w:rPr>
                <w:color w:val="000000"/>
              </w:rPr>
            </w:pPr>
            <w:r w:rsidRPr="00867DE7">
              <w:rPr>
                <w:color w:val="000000"/>
              </w:rPr>
              <w:t>2.28E-02</w:t>
            </w:r>
          </w:p>
        </w:tc>
        <w:tc>
          <w:tcPr>
            <w:tcW w:w="1153" w:type="dxa"/>
            <w:tcBorders>
              <w:top w:val="nil"/>
              <w:left w:val="nil"/>
              <w:bottom w:val="nil"/>
              <w:right w:val="nil"/>
            </w:tcBorders>
            <w:shd w:val="clear" w:color="auto" w:fill="auto"/>
            <w:noWrap/>
            <w:vAlign w:val="bottom"/>
          </w:tcPr>
          <w:p w14:paraId="1F23CD4A" w14:textId="0D9F0BF5" w:rsidR="00867DE7" w:rsidRPr="00867DE7" w:rsidRDefault="00867DE7" w:rsidP="00C358CC">
            <w:pPr>
              <w:spacing w:line="276" w:lineRule="auto"/>
              <w:jc w:val="right"/>
              <w:rPr>
                <w:color w:val="000000"/>
              </w:rPr>
            </w:pPr>
            <w:r w:rsidRPr="00867DE7">
              <w:rPr>
                <w:color w:val="000000"/>
              </w:rPr>
              <w:t>0.622</w:t>
            </w:r>
          </w:p>
        </w:tc>
        <w:tc>
          <w:tcPr>
            <w:tcW w:w="1056" w:type="dxa"/>
            <w:tcBorders>
              <w:top w:val="nil"/>
              <w:left w:val="nil"/>
              <w:bottom w:val="nil"/>
              <w:right w:val="nil"/>
            </w:tcBorders>
            <w:shd w:val="clear" w:color="auto" w:fill="auto"/>
            <w:noWrap/>
            <w:vAlign w:val="bottom"/>
          </w:tcPr>
          <w:p w14:paraId="3B874036" w14:textId="55E1D76B" w:rsidR="00867DE7" w:rsidRPr="00867DE7" w:rsidRDefault="00867DE7" w:rsidP="00C358CC">
            <w:pPr>
              <w:spacing w:line="276" w:lineRule="auto"/>
              <w:jc w:val="right"/>
              <w:rPr>
                <w:color w:val="000000"/>
              </w:rPr>
            </w:pPr>
            <w:r w:rsidRPr="00867DE7">
              <w:rPr>
                <w:color w:val="000000"/>
              </w:rPr>
              <w:t>0.43</w:t>
            </w:r>
            <w:r>
              <w:rPr>
                <w:color w:val="000000"/>
              </w:rPr>
              <w:t>0</w:t>
            </w:r>
          </w:p>
        </w:tc>
        <w:tc>
          <w:tcPr>
            <w:tcW w:w="1416" w:type="dxa"/>
            <w:tcBorders>
              <w:top w:val="nil"/>
              <w:left w:val="nil"/>
              <w:bottom w:val="nil"/>
              <w:right w:val="nil"/>
            </w:tcBorders>
            <w:shd w:val="clear" w:color="auto" w:fill="auto"/>
            <w:noWrap/>
            <w:vAlign w:val="bottom"/>
          </w:tcPr>
          <w:p w14:paraId="4EB73786" w14:textId="608C00FE" w:rsidR="00867DE7" w:rsidRPr="00867DE7" w:rsidRDefault="00867DE7" w:rsidP="00C358CC">
            <w:pPr>
              <w:spacing w:line="276" w:lineRule="auto"/>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65D9FCB3" w14:textId="36EFF86C" w:rsidR="00867DE7" w:rsidRPr="00867DE7" w:rsidRDefault="00867DE7" w:rsidP="00C358CC">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76C043E1" w14:textId="15E44510" w:rsidR="00867DE7" w:rsidRPr="00867DE7" w:rsidRDefault="00867DE7" w:rsidP="00C358CC">
            <w:pPr>
              <w:spacing w:line="276" w:lineRule="auto"/>
              <w:jc w:val="right"/>
              <w:rPr>
                <w:color w:val="000000"/>
              </w:rPr>
            </w:pPr>
            <w:r w:rsidRPr="00867DE7">
              <w:rPr>
                <w:color w:val="000000"/>
              </w:rPr>
              <w:t>0.349</w:t>
            </w:r>
          </w:p>
        </w:tc>
      </w:tr>
      <w:tr w:rsidR="00867DE7"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867DE7" w:rsidRPr="0033783A" w:rsidRDefault="00867DE7" w:rsidP="00C358CC">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62384ABD" w:rsidR="00867DE7" w:rsidRPr="00867DE7" w:rsidRDefault="00867DE7" w:rsidP="00C358CC">
            <w:pPr>
              <w:spacing w:line="276" w:lineRule="auto"/>
              <w:jc w:val="right"/>
              <w:rPr>
                <w:color w:val="000000"/>
              </w:rPr>
            </w:pPr>
            <w:r w:rsidRPr="00867DE7">
              <w:rPr>
                <w:color w:val="000000"/>
              </w:rPr>
              <w:t>-1.30E-01</w:t>
            </w:r>
          </w:p>
        </w:tc>
        <w:tc>
          <w:tcPr>
            <w:tcW w:w="1158" w:type="dxa"/>
            <w:tcBorders>
              <w:top w:val="nil"/>
              <w:left w:val="nil"/>
              <w:bottom w:val="nil"/>
              <w:right w:val="nil"/>
            </w:tcBorders>
            <w:shd w:val="clear" w:color="auto" w:fill="auto"/>
            <w:noWrap/>
            <w:vAlign w:val="bottom"/>
          </w:tcPr>
          <w:p w14:paraId="11FC5DFB" w14:textId="7BACF0EC" w:rsidR="00867DE7" w:rsidRPr="00867DE7" w:rsidRDefault="00867DE7" w:rsidP="00C358CC">
            <w:pPr>
              <w:spacing w:line="276" w:lineRule="auto"/>
              <w:jc w:val="right"/>
              <w:rPr>
                <w:color w:val="000000"/>
              </w:rPr>
            </w:pPr>
            <w:r w:rsidRPr="00867DE7">
              <w:rPr>
                <w:color w:val="000000"/>
              </w:rPr>
              <w:t>27.743</w:t>
            </w:r>
          </w:p>
        </w:tc>
        <w:tc>
          <w:tcPr>
            <w:tcW w:w="1060" w:type="dxa"/>
            <w:tcBorders>
              <w:top w:val="nil"/>
              <w:left w:val="nil"/>
              <w:bottom w:val="nil"/>
              <w:right w:val="nil"/>
            </w:tcBorders>
            <w:shd w:val="clear" w:color="auto" w:fill="auto"/>
            <w:noWrap/>
            <w:vAlign w:val="bottom"/>
          </w:tcPr>
          <w:p w14:paraId="19AE3260" w14:textId="01D3BE93"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ACF50E9" w14:textId="25191074" w:rsidR="00867DE7" w:rsidRPr="00867DE7" w:rsidRDefault="00867DE7" w:rsidP="00C358CC">
            <w:pPr>
              <w:spacing w:line="276" w:lineRule="auto"/>
              <w:jc w:val="right"/>
              <w:rPr>
                <w:color w:val="000000"/>
              </w:rPr>
            </w:pPr>
            <w:r w:rsidRPr="00867DE7">
              <w:rPr>
                <w:color w:val="000000"/>
              </w:rPr>
              <w:t>4.56E-02</w:t>
            </w:r>
          </w:p>
        </w:tc>
        <w:tc>
          <w:tcPr>
            <w:tcW w:w="1153" w:type="dxa"/>
            <w:tcBorders>
              <w:top w:val="nil"/>
              <w:left w:val="nil"/>
              <w:bottom w:val="nil"/>
              <w:right w:val="nil"/>
            </w:tcBorders>
            <w:shd w:val="clear" w:color="auto" w:fill="auto"/>
            <w:noWrap/>
            <w:vAlign w:val="bottom"/>
          </w:tcPr>
          <w:p w14:paraId="0E5FD1CA" w14:textId="0298B76E" w:rsidR="00867DE7" w:rsidRPr="00867DE7" w:rsidRDefault="00867DE7" w:rsidP="00C358CC">
            <w:pPr>
              <w:spacing w:line="276" w:lineRule="auto"/>
              <w:jc w:val="right"/>
              <w:rPr>
                <w:color w:val="000000"/>
              </w:rPr>
            </w:pPr>
            <w:r w:rsidRPr="00867DE7">
              <w:rPr>
                <w:color w:val="000000"/>
              </w:rPr>
              <w:t>2.898</w:t>
            </w:r>
          </w:p>
        </w:tc>
        <w:tc>
          <w:tcPr>
            <w:tcW w:w="1056" w:type="dxa"/>
            <w:tcBorders>
              <w:top w:val="nil"/>
              <w:left w:val="nil"/>
              <w:bottom w:val="nil"/>
              <w:right w:val="nil"/>
            </w:tcBorders>
            <w:shd w:val="clear" w:color="auto" w:fill="auto"/>
            <w:noWrap/>
            <w:vAlign w:val="bottom"/>
          </w:tcPr>
          <w:p w14:paraId="0CFFEF61" w14:textId="1B586081" w:rsidR="00867DE7" w:rsidRPr="00867DE7" w:rsidRDefault="00867DE7" w:rsidP="00C358CC">
            <w:pPr>
              <w:spacing w:line="276" w:lineRule="auto"/>
              <w:jc w:val="right"/>
              <w:rPr>
                <w:color w:val="000000"/>
              </w:rPr>
            </w:pPr>
            <w:r w:rsidRPr="00867DE7">
              <w:rPr>
                <w:color w:val="000000"/>
              </w:rPr>
              <w:t>0.089</w:t>
            </w:r>
          </w:p>
        </w:tc>
        <w:tc>
          <w:tcPr>
            <w:tcW w:w="1416" w:type="dxa"/>
            <w:tcBorders>
              <w:top w:val="nil"/>
              <w:left w:val="nil"/>
              <w:bottom w:val="nil"/>
              <w:right w:val="nil"/>
            </w:tcBorders>
            <w:shd w:val="clear" w:color="auto" w:fill="auto"/>
            <w:noWrap/>
            <w:vAlign w:val="bottom"/>
          </w:tcPr>
          <w:p w14:paraId="518F0A2B" w14:textId="0E558199" w:rsidR="00867DE7" w:rsidRPr="00867DE7" w:rsidRDefault="00867DE7" w:rsidP="00C358CC">
            <w:pPr>
              <w:spacing w:line="276" w:lineRule="auto"/>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7785FAB8" w14:textId="64ACCFEF" w:rsidR="00867DE7" w:rsidRPr="00867DE7" w:rsidRDefault="00867DE7" w:rsidP="00C358CC">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69F062A5" w14:textId="491862CC" w:rsidR="00867DE7" w:rsidRPr="00867DE7" w:rsidRDefault="00867DE7" w:rsidP="00C358CC">
            <w:pPr>
              <w:spacing w:line="276" w:lineRule="auto"/>
              <w:jc w:val="right"/>
              <w:rPr>
                <w:b/>
                <w:bCs/>
                <w:color w:val="000000"/>
              </w:rPr>
            </w:pPr>
            <w:r w:rsidRPr="00867DE7">
              <w:rPr>
                <w:b/>
                <w:bCs/>
                <w:color w:val="000000"/>
              </w:rPr>
              <w:t>0.021</w:t>
            </w:r>
          </w:p>
        </w:tc>
      </w:tr>
      <w:tr w:rsidR="00867DE7"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867DE7" w:rsidRPr="0033783A" w:rsidRDefault="00867DE7" w:rsidP="00C358CC">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6C1926D0" w:rsidR="00867DE7" w:rsidRPr="00867DE7" w:rsidRDefault="00867DE7" w:rsidP="00C358CC">
            <w:pPr>
              <w:spacing w:line="276" w:lineRule="auto"/>
              <w:jc w:val="right"/>
              <w:rPr>
                <w:color w:val="000000"/>
              </w:rPr>
            </w:pPr>
            <w:r w:rsidRPr="00867DE7">
              <w:rPr>
                <w:color w:val="000000"/>
              </w:rPr>
              <w:t>-5.99E-05</w:t>
            </w:r>
          </w:p>
        </w:tc>
        <w:tc>
          <w:tcPr>
            <w:tcW w:w="1158" w:type="dxa"/>
            <w:tcBorders>
              <w:top w:val="nil"/>
              <w:left w:val="nil"/>
              <w:bottom w:val="nil"/>
              <w:right w:val="nil"/>
            </w:tcBorders>
            <w:shd w:val="clear" w:color="auto" w:fill="auto"/>
            <w:noWrap/>
            <w:vAlign w:val="bottom"/>
          </w:tcPr>
          <w:p w14:paraId="2F1ECB7A" w14:textId="505C88DE" w:rsidR="00867DE7" w:rsidRPr="00867DE7" w:rsidRDefault="00867DE7" w:rsidP="00C358CC">
            <w:pPr>
              <w:spacing w:line="276" w:lineRule="auto"/>
              <w:jc w:val="right"/>
              <w:rPr>
                <w:color w:val="000000"/>
              </w:rPr>
            </w:pPr>
            <w:r w:rsidRPr="00867DE7">
              <w:rPr>
                <w:color w:val="000000"/>
              </w:rPr>
              <w:t>0.217</w:t>
            </w:r>
          </w:p>
        </w:tc>
        <w:tc>
          <w:tcPr>
            <w:tcW w:w="1060" w:type="dxa"/>
            <w:tcBorders>
              <w:top w:val="nil"/>
              <w:left w:val="nil"/>
              <w:bottom w:val="nil"/>
              <w:right w:val="nil"/>
            </w:tcBorders>
            <w:shd w:val="clear" w:color="auto" w:fill="auto"/>
            <w:noWrap/>
            <w:vAlign w:val="bottom"/>
          </w:tcPr>
          <w:p w14:paraId="4B70E462" w14:textId="35630F93" w:rsidR="00867DE7" w:rsidRPr="00867DE7" w:rsidRDefault="00867DE7" w:rsidP="00C358CC">
            <w:pPr>
              <w:spacing w:line="276" w:lineRule="auto"/>
              <w:jc w:val="right"/>
              <w:rPr>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44F64E01" w14:textId="5EB76616" w:rsidR="00867DE7" w:rsidRPr="00867DE7" w:rsidRDefault="00867DE7" w:rsidP="00C358CC">
            <w:pPr>
              <w:spacing w:line="276" w:lineRule="auto"/>
              <w:jc w:val="right"/>
              <w:rPr>
                <w:color w:val="000000"/>
              </w:rPr>
            </w:pPr>
            <w:r w:rsidRPr="00867DE7">
              <w:rPr>
                <w:color w:val="000000"/>
              </w:rPr>
              <w:t>-9.89E-05</w:t>
            </w:r>
          </w:p>
        </w:tc>
        <w:tc>
          <w:tcPr>
            <w:tcW w:w="1153" w:type="dxa"/>
            <w:tcBorders>
              <w:top w:val="nil"/>
              <w:left w:val="nil"/>
              <w:bottom w:val="nil"/>
              <w:right w:val="nil"/>
            </w:tcBorders>
            <w:shd w:val="clear" w:color="auto" w:fill="auto"/>
            <w:noWrap/>
            <w:vAlign w:val="bottom"/>
          </w:tcPr>
          <w:p w14:paraId="381B645D" w14:textId="367E8567" w:rsidR="00867DE7" w:rsidRPr="00867DE7" w:rsidRDefault="00867DE7" w:rsidP="00C358CC">
            <w:pPr>
              <w:spacing w:line="276" w:lineRule="auto"/>
              <w:jc w:val="right"/>
              <w:rPr>
                <w:color w:val="000000"/>
              </w:rPr>
            </w:pPr>
            <w:r w:rsidRPr="00867DE7">
              <w:rPr>
                <w:color w:val="000000"/>
              </w:rPr>
              <w:t>28.083</w:t>
            </w:r>
          </w:p>
        </w:tc>
        <w:tc>
          <w:tcPr>
            <w:tcW w:w="1056" w:type="dxa"/>
            <w:tcBorders>
              <w:top w:val="nil"/>
              <w:left w:val="nil"/>
              <w:bottom w:val="nil"/>
              <w:right w:val="nil"/>
            </w:tcBorders>
            <w:shd w:val="clear" w:color="auto" w:fill="auto"/>
            <w:noWrap/>
            <w:vAlign w:val="bottom"/>
          </w:tcPr>
          <w:p w14:paraId="0DE62220" w14:textId="1105E6D2"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0B7CD09" w14:textId="5A524E05" w:rsidR="00867DE7" w:rsidRPr="00867DE7" w:rsidRDefault="00867DE7" w:rsidP="00C358CC">
            <w:pPr>
              <w:spacing w:line="276" w:lineRule="auto"/>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641C0F1" w14:textId="585A3FA7" w:rsidR="00867DE7" w:rsidRPr="00867DE7" w:rsidRDefault="00867DE7" w:rsidP="00C358CC">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13939BE5" w14:textId="19E5685B" w:rsidR="00867DE7" w:rsidRPr="00867DE7" w:rsidRDefault="00867DE7" w:rsidP="00C358CC">
            <w:pPr>
              <w:spacing w:line="276" w:lineRule="auto"/>
              <w:jc w:val="right"/>
              <w:rPr>
                <w:b/>
                <w:bCs/>
                <w:color w:val="000000"/>
              </w:rPr>
            </w:pPr>
            <w:r w:rsidRPr="00867DE7">
              <w:rPr>
                <w:b/>
                <w:bCs/>
                <w:color w:val="000000"/>
              </w:rPr>
              <w:t>&lt;0.001</w:t>
            </w:r>
          </w:p>
        </w:tc>
      </w:tr>
      <w:tr w:rsidR="00867DE7"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27FB5855" w:rsidR="00867DE7" w:rsidRPr="00867DE7" w:rsidRDefault="00867DE7" w:rsidP="00C358CC">
            <w:pPr>
              <w:spacing w:line="276" w:lineRule="auto"/>
              <w:jc w:val="right"/>
              <w:rPr>
                <w:color w:val="000000"/>
              </w:rPr>
            </w:pPr>
            <w:r w:rsidRPr="00867DE7">
              <w:rPr>
                <w:color w:val="000000"/>
              </w:rPr>
              <w:t>-7.64E-02</w:t>
            </w:r>
          </w:p>
        </w:tc>
        <w:tc>
          <w:tcPr>
            <w:tcW w:w="1158" w:type="dxa"/>
            <w:tcBorders>
              <w:top w:val="nil"/>
              <w:left w:val="nil"/>
              <w:bottom w:val="nil"/>
              <w:right w:val="nil"/>
            </w:tcBorders>
            <w:shd w:val="clear" w:color="auto" w:fill="auto"/>
            <w:noWrap/>
            <w:vAlign w:val="bottom"/>
          </w:tcPr>
          <w:p w14:paraId="22E5E837" w14:textId="56BE176D" w:rsidR="00867DE7" w:rsidRPr="00867DE7" w:rsidRDefault="00867DE7" w:rsidP="00C358CC">
            <w:pPr>
              <w:spacing w:line="276" w:lineRule="auto"/>
              <w:jc w:val="right"/>
              <w:rPr>
                <w:color w:val="000000"/>
              </w:rPr>
            </w:pPr>
            <w:r w:rsidRPr="00867DE7">
              <w:rPr>
                <w:color w:val="000000"/>
              </w:rPr>
              <w:t>2.553</w:t>
            </w:r>
          </w:p>
        </w:tc>
        <w:tc>
          <w:tcPr>
            <w:tcW w:w="1060" w:type="dxa"/>
            <w:tcBorders>
              <w:top w:val="nil"/>
              <w:left w:val="nil"/>
              <w:bottom w:val="nil"/>
              <w:right w:val="nil"/>
            </w:tcBorders>
            <w:shd w:val="clear" w:color="auto" w:fill="auto"/>
            <w:noWrap/>
            <w:vAlign w:val="bottom"/>
          </w:tcPr>
          <w:p w14:paraId="690A3AA7" w14:textId="4F983D91" w:rsidR="00867DE7" w:rsidRPr="00867DE7" w:rsidRDefault="00867DE7" w:rsidP="00C358CC">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48790D1B" w14:textId="0DFE6C9F" w:rsidR="00867DE7" w:rsidRPr="00867DE7" w:rsidRDefault="00867DE7" w:rsidP="00C358CC">
            <w:pPr>
              <w:spacing w:line="276" w:lineRule="auto"/>
              <w:jc w:val="right"/>
              <w:rPr>
                <w:color w:val="000000"/>
              </w:rPr>
            </w:pPr>
            <w:r w:rsidRPr="00867DE7">
              <w:rPr>
                <w:color w:val="000000"/>
              </w:rPr>
              <w:t>-3.76E-02</w:t>
            </w:r>
          </w:p>
        </w:tc>
        <w:tc>
          <w:tcPr>
            <w:tcW w:w="1153" w:type="dxa"/>
            <w:tcBorders>
              <w:top w:val="nil"/>
              <w:left w:val="nil"/>
              <w:bottom w:val="nil"/>
              <w:right w:val="nil"/>
            </w:tcBorders>
            <w:shd w:val="clear" w:color="auto" w:fill="auto"/>
            <w:noWrap/>
            <w:vAlign w:val="bottom"/>
          </w:tcPr>
          <w:p w14:paraId="66F8A8FC" w14:textId="4A6DC6A0" w:rsidR="00867DE7" w:rsidRPr="00867DE7" w:rsidRDefault="00867DE7" w:rsidP="00C358CC">
            <w:pPr>
              <w:spacing w:line="276" w:lineRule="auto"/>
              <w:jc w:val="right"/>
              <w:rPr>
                <w:color w:val="000000"/>
              </w:rPr>
            </w:pPr>
            <w:r w:rsidRPr="00867DE7">
              <w:rPr>
                <w:color w:val="000000"/>
              </w:rPr>
              <w:t>1.067</w:t>
            </w:r>
          </w:p>
        </w:tc>
        <w:tc>
          <w:tcPr>
            <w:tcW w:w="1056" w:type="dxa"/>
            <w:tcBorders>
              <w:top w:val="nil"/>
              <w:left w:val="nil"/>
              <w:bottom w:val="nil"/>
              <w:right w:val="nil"/>
            </w:tcBorders>
            <w:shd w:val="clear" w:color="auto" w:fill="auto"/>
            <w:noWrap/>
            <w:vAlign w:val="bottom"/>
          </w:tcPr>
          <w:p w14:paraId="6C77C621" w14:textId="23517D45" w:rsidR="00867DE7" w:rsidRPr="00867DE7" w:rsidRDefault="00867DE7" w:rsidP="00C358CC">
            <w:pPr>
              <w:spacing w:line="276" w:lineRule="auto"/>
              <w:jc w:val="right"/>
              <w:rPr>
                <w:color w:val="000000"/>
              </w:rPr>
            </w:pPr>
            <w:r w:rsidRPr="00867DE7">
              <w:rPr>
                <w:color w:val="000000"/>
              </w:rPr>
              <w:t>0.302</w:t>
            </w:r>
          </w:p>
        </w:tc>
        <w:tc>
          <w:tcPr>
            <w:tcW w:w="1416" w:type="dxa"/>
            <w:tcBorders>
              <w:top w:val="nil"/>
              <w:left w:val="nil"/>
              <w:bottom w:val="nil"/>
              <w:right w:val="nil"/>
            </w:tcBorders>
            <w:shd w:val="clear" w:color="auto" w:fill="auto"/>
            <w:noWrap/>
            <w:vAlign w:val="bottom"/>
          </w:tcPr>
          <w:p w14:paraId="49F8C01F" w14:textId="05576C23" w:rsidR="00867DE7" w:rsidRPr="00867DE7" w:rsidRDefault="00867DE7" w:rsidP="00C358CC">
            <w:pPr>
              <w:spacing w:line="276" w:lineRule="auto"/>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66EF40E6" w14:textId="6BA296EF" w:rsidR="00867DE7" w:rsidRPr="00867DE7" w:rsidRDefault="00867DE7" w:rsidP="00C358CC">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03999704" w14:textId="2FA01804" w:rsidR="00867DE7" w:rsidRPr="00867DE7" w:rsidRDefault="00867DE7" w:rsidP="00C358CC">
            <w:pPr>
              <w:spacing w:line="276" w:lineRule="auto"/>
              <w:jc w:val="right"/>
              <w:rPr>
                <w:i/>
                <w:iCs/>
                <w:color w:val="000000"/>
              </w:rPr>
            </w:pPr>
            <w:r w:rsidRPr="00867DE7">
              <w:rPr>
                <w:i/>
                <w:iCs/>
                <w:color w:val="000000"/>
              </w:rPr>
              <w:t>0.051</w:t>
            </w:r>
          </w:p>
        </w:tc>
      </w:tr>
      <w:tr w:rsidR="00867DE7"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B105E15" w:rsidR="00867DE7" w:rsidRPr="00867DE7" w:rsidRDefault="00867DE7" w:rsidP="00C358CC">
            <w:pPr>
              <w:spacing w:line="276" w:lineRule="auto"/>
              <w:jc w:val="right"/>
              <w:rPr>
                <w:color w:val="000000"/>
              </w:rPr>
            </w:pPr>
            <w:r w:rsidRPr="00867DE7">
              <w:rPr>
                <w:color w:val="000000"/>
              </w:rPr>
              <w:t>-1.74E-04</w:t>
            </w:r>
          </w:p>
        </w:tc>
        <w:tc>
          <w:tcPr>
            <w:tcW w:w="1158" w:type="dxa"/>
            <w:tcBorders>
              <w:top w:val="nil"/>
              <w:left w:val="nil"/>
              <w:bottom w:val="nil"/>
              <w:right w:val="nil"/>
            </w:tcBorders>
            <w:shd w:val="clear" w:color="auto" w:fill="auto"/>
            <w:noWrap/>
            <w:vAlign w:val="bottom"/>
          </w:tcPr>
          <w:p w14:paraId="26E955A5" w14:textId="1E7EBA98" w:rsidR="00867DE7" w:rsidRPr="00867DE7" w:rsidRDefault="00867DE7" w:rsidP="00C358CC">
            <w:pPr>
              <w:spacing w:line="276" w:lineRule="auto"/>
              <w:jc w:val="right"/>
              <w:rPr>
                <w:color w:val="000000"/>
              </w:rPr>
            </w:pPr>
            <w:r w:rsidRPr="00867DE7">
              <w:rPr>
                <w:color w:val="000000"/>
              </w:rPr>
              <w:t>2.04</w:t>
            </w:r>
            <w:r>
              <w:rPr>
                <w:color w:val="000000"/>
              </w:rPr>
              <w:t>0</w:t>
            </w:r>
          </w:p>
        </w:tc>
        <w:tc>
          <w:tcPr>
            <w:tcW w:w="1060" w:type="dxa"/>
            <w:tcBorders>
              <w:top w:val="nil"/>
              <w:left w:val="nil"/>
              <w:bottom w:val="nil"/>
              <w:right w:val="nil"/>
            </w:tcBorders>
            <w:shd w:val="clear" w:color="auto" w:fill="auto"/>
            <w:noWrap/>
            <w:vAlign w:val="bottom"/>
          </w:tcPr>
          <w:p w14:paraId="6087566F" w14:textId="09AB5202" w:rsidR="00867DE7" w:rsidRPr="00867DE7" w:rsidRDefault="00867DE7" w:rsidP="00C358CC">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430BC2B5" w14:textId="1DB8801E" w:rsidR="00867DE7" w:rsidRPr="00867DE7" w:rsidRDefault="00867DE7" w:rsidP="00C358CC">
            <w:pPr>
              <w:spacing w:line="276" w:lineRule="auto"/>
              <w:jc w:val="right"/>
              <w:rPr>
                <w:color w:val="000000"/>
              </w:rPr>
            </w:pPr>
            <w:r w:rsidRPr="00867DE7">
              <w:rPr>
                <w:color w:val="000000"/>
              </w:rPr>
              <w:t>-2.27E-05</w:t>
            </w:r>
          </w:p>
        </w:tc>
        <w:tc>
          <w:tcPr>
            <w:tcW w:w="1153" w:type="dxa"/>
            <w:tcBorders>
              <w:top w:val="nil"/>
              <w:left w:val="nil"/>
              <w:bottom w:val="nil"/>
              <w:right w:val="nil"/>
            </w:tcBorders>
            <w:shd w:val="clear" w:color="auto" w:fill="auto"/>
            <w:noWrap/>
            <w:vAlign w:val="bottom"/>
          </w:tcPr>
          <w:p w14:paraId="35396030" w14:textId="0603ABC8" w:rsidR="00867DE7" w:rsidRPr="00867DE7" w:rsidRDefault="00867DE7" w:rsidP="00C358CC">
            <w:pPr>
              <w:spacing w:line="276" w:lineRule="auto"/>
              <w:jc w:val="right"/>
              <w:rPr>
                <w:color w:val="000000"/>
              </w:rPr>
            </w:pPr>
            <w:r w:rsidRPr="00867DE7">
              <w:rPr>
                <w:color w:val="000000"/>
              </w:rPr>
              <w:t>0.12</w:t>
            </w:r>
            <w:r>
              <w:rPr>
                <w:color w:val="000000"/>
              </w:rPr>
              <w:t>0</w:t>
            </w:r>
          </w:p>
        </w:tc>
        <w:tc>
          <w:tcPr>
            <w:tcW w:w="1056" w:type="dxa"/>
            <w:tcBorders>
              <w:top w:val="nil"/>
              <w:left w:val="nil"/>
              <w:bottom w:val="nil"/>
              <w:right w:val="nil"/>
            </w:tcBorders>
            <w:shd w:val="clear" w:color="auto" w:fill="auto"/>
            <w:noWrap/>
            <w:vAlign w:val="bottom"/>
          </w:tcPr>
          <w:p w14:paraId="752BE162" w14:textId="25733445" w:rsidR="00867DE7" w:rsidRPr="00867DE7" w:rsidRDefault="00867DE7" w:rsidP="00C358CC">
            <w:pPr>
              <w:spacing w:line="276" w:lineRule="auto"/>
              <w:jc w:val="right"/>
              <w:rPr>
                <w:color w:val="000000"/>
              </w:rPr>
            </w:pPr>
            <w:r w:rsidRPr="00867DE7">
              <w:rPr>
                <w:color w:val="000000"/>
              </w:rPr>
              <w:t>0.729</w:t>
            </w:r>
          </w:p>
        </w:tc>
        <w:tc>
          <w:tcPr>
            <w:tcW w:w="1416" w:type="dxa"/>
            <w:tcBorders>
              <w:top w:val="nil"/>
              <w:left w:val="nil"/>
              <w:bottom w:val="nil"/>
              <w:right w:val="nil"/>
            </w:tcBorders>
            <w:shd w:val="clear" w:color="auto" w:fill="auto"/>
            <w:noWrap/>
            <w:vAlign w:val="bottom"/>
          </w:tcPr>
          <w:p w14:paraId="2F72658A" w14:textId="2243B499" w:rsidR="00867DE7" w:rsidRPr="00867DE7" w:rsidRDefault="00867DE7" w:rsidP="00C358CC">
            <w:pPr>
              <w:spacing w:line="276" w:lineRule="auto"/>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52AE1934" w14:textId="709F5A5C" w:rsidR="00867DE7" w:rsidRPr="00867DE7" w:rsidRDefault="00867DE7" w:rsidP="00C358CC">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7C09B0F6" w14:textId="23A4D923" w:rsidR="00867DE7" w:rsidRPr="00867DE7" w:rsidRDefault="00867DE7" w:rsidP="00C358CC">
            <w:pPr>
              <w:spacing w:line="276" w:lineRule="auto"/>
              <w:jc w:val="right"/>
              <w:rPr>
                <w:color w:val="000000"/>
              </w:rPr>
            </w:pPr>
            <w:r w:rsidRPr="00867DE7">
              <w:rPr>
                <w:color w:val="000000"/>
              </w:rPr>
              <w:t>0.569</w:t>
            </w:r>
          </w:p>
        </w:tc>
      </w:tr>
      <w:tr w:rsidR="00867DE7"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867DE7" w:rsidRPr="0033783A" w:rsidRDefault="00867DE7" w:rsidP="00C358CC">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3EBC02B" w:rsidR="00867DE7" w:rsidRPr="00867DE7" w:rsidRDefault="00867DE7" w:rsidP="00C358CC">
            <w:pPr>
              <w:spacing w:line="276" w:lineRule="auto"/>
              <w:jc w:val="right"/>
              <w:rPr>
                <w:color w:val="000000"/>
              </w:rPr>
            </w:pPr>
            <w:r w:rsidRPr="00867DE7">
              <w:rPr>
                <w:color w:val="000000"/>
              </w:rPr>
              <w:t>3.10E-04</w:t>
            </w:r>
          </w:p>
        </w:tc>
        <w:tc>
          <w:tcPr>
            <w:tcW w:w="1158" w:type="dxa"/>
            <w:tcBorders>
              <w:top w:val="nil"/>
              <w:left w:val="nil"/>
              <w:right w:val="nil"/>
            </w:tcBorders>
            <w:shd w:val="clear" w:color="auto" w:fill="auto"/>
            <w:noWrap/>
            <w:vAlign w:val="bottom"/>
          </w:tcPr>
          <w:p w14:paraId="7B6BF746" w14:textId="5FD19764" w:rsidR="00867DE7" w:rsidRPr="00867DE7" w:rsidRDefault="00867DE7" w:rsidP="00C358CC">
            <w:pPr>
              <w:spacing w:line="276" w:lineRule="auto"/>
              <w:jc w:val="right"/>
              <w:rPr>
                <w:color w:val="000000"/>
              </w:rPr>
            </w:pPr>
            <w:r w:rsidRPr="00867DE7">
              <w:rPr>
                <w:color w:val="000000"/>
              </w:rPr>
              <w:t>16.315</w:t>
            </w:r>
          </w:p>
        </w:tc>
        <w:tc>
          <w:tcPr>
            <w:tcW w:w="1060" w:type="dxa"/>
            <w:tcBorders>
              <w:top w:val="nil"/>
              <w:left w:val="nil"/>
              <w:right w:val="nil"/>
            </w:tcBorders>
            <w:shd w:val="clear" w:color="auto" w:fill="auto"/>
            <w:noWrap/>
            <w:vAlign w:val="bottom"/>
          </w:tcPr>
          <w:p w14:paraId="77FA20CD" w14:textId="3846418D"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51C959B9" w14:textId="0C54008F" w:rsidR="00867DE7" w:rsidRPr="00867DE7" w:rsidRDefault="00867DE7" w:rsidP="00C358CC">
            <w:pPr>
              <w:spacing w:line="276" w:lineRule="auto"/>
              <w:jc w:val="right"/>
              <w:rPr>
                <w:color w:val="000000"/>
              </w:rPr>
            </w:pPr>
            <w:r w:rsidRPr="00867DE7">
              <w:rPr>
                <w:color w:val="000000"/>
              </w:rPr>
              <w:t>-9.12E-05</w:t>
            </w:r>
          </w:p>
        </w:tc>
        <w:tc>
          <w:tcPr>
            <w:tcW w:w="1153" w:type="dxa"/>
            <w:tcBorders>
              <w:top w:val="nil"/>
              <w:left w:val="nil"/>
              <w:right w:val="nil"/>
            </w:tcBorders>
            <w:shd w:val="clear" w:color="auto" w:fill="auto"/>
            <w:noWrap/>
            <w:vAlign w:val="bottom"/>
          </w:tcPr>
          <w:p w14:paraId="3483F4C9" w14:textId="3A5A18E4" w:rsidR="00867DE7" w:rsidRPr="00867DE7" w:rsidRDefault="00867DE7" w:rsidP="00C358CC">
            <w:pPr>
              <w:spacing w:line="276" w:lineRule="auto"/>
              <w:jc w:val="right"/>
              <w:rPr>
                <w:color w:val="000000"/>
              </w:rPr>
            </w:pPr>
            <w:r w:rsidRPr="00867DE7">
              <w:rPr>
                <w:color w:val="000000"/>
              </w:rPr>
              <w:t>0.942</w:t>
            </w:r>
          </w:p>
        </w:tc>
        <w:tc>
          <w:tcPr>
            <w:tcW w:w="1056" w:type="dxa"/>
            <w:tcBorders>
              <w:top w:val="nil"/>
              <w:left w:val="nil"/>
              <w:right w:val="nil"/>
            </w:tcBorders>
            <w:shd w:val="clear" w:color="auto" w:fill="auto"/>
            <w:noWrap/>
            <w:vAlign w:val="bottom"/>
          </w:tcPr>
          <w:p w14:paraId="4552900C" w14:textId="2F9B9C93" w:rsidR="00867DE7" w:rsidRPr="00867DE7" w:rsidRDefault="00867DE7" w:rsidP="00C358CC">
            <w:pPr>
              <w:spacing w:line="276" w:lineRule="auto"/>
              <w:jc w:val="right"/>
              <w:rPr>
                <w:color w:val="000000"/>
              </w:rPr>
            </w:pPr>
            <w:r w:rsidRPr="00867DE7">
              <w:rPr>
                <w:color w:val="000000"/>
              </w:rPr>
              <w:t>0.332</w:t>
            </w:r>
          </w:p>
        </w:tc>
        <w:tc>
          <w:tcPr>
            <w:tcW w:w="1416" w:type="dxa"/>
            <w:tcBorders>
              <w:top w:val="nil"/>
              <w:left w:val="nil"/>
              <w:right w:val="nil"/>
            </w:tcBorders>
            <w:shd w:val="clear" w:color="auto" w:fill="auto"/>
            <w:noWrap/>
            <w:vAlign w:val="bottom"/>
          </w:tcPr>
          <w:p w14:paraId="0B6CEBB6" w14:textId="48F1F2AE" w:rsidR="00867DE7" w:rsidRPr="00867DE7" w:rsidRDefault="00867DE7" w:rsidP="00C358CC">
            <w:pPr>
              <w:spacing w:line="276" w:lineRule="auto"/>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C9B664D" w14:textId="35CABF53" w:rsidR="00867DE7" w:rsidRPr="00867DE7" w:rsidRDefault="00867DE7" w:rsidP="00C358CC">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20B0993A" w14:textId="1CAB4925" w:rsidR="00867DE7" w:rsidRPr="00867DE7" w:rsidRDefault="00867DE7" w:rsidP="00C358CC">
            <w:pPr>
              <w:spacing w:line="276" w:lineRule="auto"/>
              <w:jc w:val="right"/>
              <w:rPr>
                <w:color w:val="000000"/>
              </w:rPr>
            </w:pPr>
            <w:r w:rsidRPr="00867DE7">
              <w:rPr>
                <w:color w:val="000000"/>
              </w:rPr>
              <w:t>0.118</w:t>
            </w:r>
          </w:p>
        </w:tc>
      </w:tr>
      <w:tr w:rsidR="00867DE7"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13A268D7" w:rsidR="00867DE7" w:rsidRPr="00867DE7" w:rsidRDefault="00867DE7" w:rsidP="00C358CC">
            <w:pPr>
              <w:spacing w:line="276" w:lineRule="auto"/>
              <w:jc w:val="right"/>
              <w:rPr>
                <w:color w:val="000000"/>
              </w:rPr>
            </w:pPr>
            <w:r w:rsidRPr="00867DE7">
              <w:rPr>
                <w:color w:val="000000"/>
              </w:rPr>
              <w:t>9.99E-05</w:t>
            </w:r>
          </w:p>
        </w:tc>
        <w:tc>
          <w:tcPr>
            <w:tcW w:w="1158" w:type="dxa"/>
            <w:tcBorders>
              <w:top w:val="nil"/>
              <w:left w:val="nil"/>
              <w:bottom w:val="single" w:sz="4" w:space="0" w:color="auto"/>
              <w:right w:val="nil"/>
            </w:tcBorders>
            <w:shd w:val="clear" w:color="auto" w:fill="auto"/>
            <w:noWrap/>
            <w:vAlign w:val="bottom"/>
          </w:tcPr>
          <w:p w14:paraId="286862BA" w14:textId="10571925" w:rsidR="00867DE7" w:rsidRPr="00867DE7" w:rsidRDefault="00867DE7" w:rsidP="00C358CC">
            <w:pPr>
              <w:spacing w:line="276" w:lineRule="auto"/>
              <w:jc w:val="right"/>
              <w:rPr>
                <w:color w:val="000000"/>
              </w:rPr>
            </w:pPr>
            <w:r w:rsidRPr="00867DE7">
              <w:rPr>
                <w:color w:val="000000"/>
              </w:rPr>
              <w:t>0.313</w:t>
            </w:r>
          </w:p>
        </w:tc>
        <w:tc>
          <w:tcPr>
            <w:tcW w:w="1060" w:type="dxa"/>
            <w:tcBorders>
              <w:top w:val="nil"/>
              <w:left w:val="nil"/>
              <w:bottom w:val="single" w:sz="4" w:space="0" w:color="auto"/>
              <w:right w:val="nil"/>
            </w:tcBorders>
            <w:shd w:val="clear" w:color="auto" w:fill="auto"/>
            <w:noWrap/>
            <w:vAlign w:val="bottom"/>
          </w:tcPr>
          <w:p w14:paraId="47A039B5" w14:textId="72A7C454" w:rsidR="00867DE7" w:rsidRPr="00867DE7" w:rsidRDefault="00867DE7" w:rsidP="00C358CC">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68D2C12C" w14:textId="5B4D5BCC" w:rsidR="00867DE7" w:rsidRPr="00867DE7" w:rsidRDefault="00867DE7" w:rsidP="00C358CC">
            <w:pPr>
              <w:spacing w:line="276" w:lineRule="auto"/>
              <w:jc w:val="right"/>
              <w:rPr>
                <w:color w:val="000000"/>
              </w:rPr>
            </w:pPr>
            <w:r w:rsidRPr="00867DE7">
              <w:rPr>
                <w:color w:val="000000"/>
              </w:rPr>
              <w:t>8.45E-05</w:t>
            </w:r>
          </w:p>
        </w:tc>
        <w:tc>
          <w:tcPr>
            <w:tcW w:w="1153" w:type="dxa"/>
            <w:tcBorders>
              <w:top w:val="nil"/>
              <w:left w:val="nil"/>
              <w:bottom w:val="single" w:sz="4" w:space="0" w:color="auto"/>
              <w:right w:val="nil"/>
            </w:tcBorders>
            <w:shd w:val="clear" w:color="auto" w:fill="auto"/>
            <w:noWrap/>
            <w:vAlign w:val="bottom"/>
          </w:tcPr>
          <w:p w14:paraId="7849AED1" w14:textId="214AF9D5" w:rsidR="00867DE7" w:rsidRPr="00867DE7" w:rsidRDefault="00867DE7" w:rsidP="00C358CC">
            <w:pPr>
              <w:spacing w:line="276" w:lineRule="auto"/>
              <w:jc w:val="right"/>
              <w:rPr>
                <w:color w:val="000000"/>
              </w:rPr>
            </w:pPr>
            <w:r w:rsidRPr="00867DE7">
              <w:rPr>
                <w:color w:val="000000"/>
              </w:rPr>
              <w:t>0.694</w:t>
            </w:r>
          </w:p>
        </w:tc>
        <w:tc>
          <w:tcPr>
            <w:tcW w:w="1056" w:type="dxa"/>
            <w:tcBorders>
              <w:top w:val="nil"/>
              <w:left w:val="nil"/>
              <w:bottom w:val="single" w:sz="4" w:space="0" w:color="auto"/>
              <w:right w:val="nil"/>
            </w:tcBorders>
            <w:shd w:val="clear" w:color="auto" w:fill="auto"/>
            <w:noWrap/>
            <w:vAlign w:val="bottom"/>
          </w:tcPr>
          <w:p w14:paraId="3DC46F1A" w14:textId="628BBC0F" w:rsidR="00867DE7" w:rsidRPr="00867DE7" w:rsidRDefault="00867DE7" w:rsidP="00C358CC">
            <w:pPr>
              <w:spacing w:line="276" w:lineRule="auto"/>
              <w:jc w:val="right"/>
              <w:rPr>
                <w:color w:val="000000"/>
              </w:rPr>
            </w:pPr>
            <w:r w:rsidRPr="00867DE7">
              <w:rPr>
                <w:color w:val="000000"/>
              </w:rPr>
              <w:t>0.405</w:t>
            </w:r>
          </w:p>
        </w:tc>
        <w:tc>
          <w:tcPr>
            <w:tcW w:w="1416" w:type="dxa"/>
            <w:tcBorders>
              <w:top w:val="nil"/>
              <w:left w:val="nil"/>
              <w:bottom w:val="single" w:sz="4" w:space="0" w:color="auto"/>
              <w:right w:val="nil"/>
            </w:tcBorders>
            <w:shd w:val="clear" w:color="auto" w:fill="auto"/>
            <w:noWrap/>
            <w:vAlign w:val="bottom"/>
          </w:tcPr>
          <w:p w14:paraId="33E716EE" w14:textId="7E788F43" w:rsidR="00867DE7" w:rsidRPr="00867DE7" w:rsidRDefault="00867DE7" w:rsidP="00C358CC">
            <w:pPr>
              <w:spacing w:line="276" w:lineRule="auto"/>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4367842C" w14:textId="5C6B7859" w:rsidR="00867DE7" w:rsidRPr="00867DE7" w:rsidRDefault="00867DE7" w:rsidP="00C358CC">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75467269" w14:textId="4A3C68CA" w:rsidR="00867DE7" w:rsidRPr="00867DE7" w:rsidRDefault="00867DE7" w:rsidP="00C358CC">
            <w:pPr>
              <w:spacing w:line="276" w:lineRule="auto"/>
              <w:jc w:val="right"/>
              <w:rPr>
                <w:color w:val="000000"/>
              </w:rPr>
            </w:pPr>
            <w:r w:rsidRPr="00867DE7">
              <w:rPr>
                <w:color w:val="000000"/>
              </w:rPr>
              <w:t>0.124</w:t>
            </w:r>
          </w:p>
        </w:tc>
      </w:tr>
    </w:tbl>
    <w:p w14:paraId="26AC225B" w14:textId="1DC57558" w:rsidR="002F4382" w:rsidRPr="00E90F4A" w:rsidRDefault="00823CBA"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proofErr w:type="gram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proofErr w:type="gram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7F73C929" w14:textId="77777777" w:rsidR="002F4382" w:rsidRDefault="002F4382" w:rsidP="00C358CC">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0DC031BB" w:rsidR="002F4382" w:rsidRDefault="002F4382" w:rsidP="00C358CC">
      <w:pPr>
        <w:spacing w:line="480" w:lineRule="auto"/>
        <w:rPr>
          <w:b/>
        </w:rPr>
      </w:pPr>
      <w:r>
        <w:rPr>
          <w:b/>
        </w:rPr>
        <w:lastRenderedPageBreak/>
        <w:t xml:space="preserve">Figure </w:t>
      </w:r>
      <w:r w:rsidR="00151116">
        <w:rPr>
          <w:b/>
        </w:rPr>
        <w:t>4</w:t>
      </w:r>
    </w:p>
    <w:p w14:paraId="6E4508E9" w14:textId="5F2361D1" w:rsidR="002F4382" w:rsidRDefault="00867DE7" w:rsidP="00C358CC">
      <w:pPr>
        <w:spacing w:line="480" w:lineRule="auto"/>
        <w:rPr>
          <w:b/>
        </w:rPr>
      </w:pPr>
      <w:r>
        <w:rPr>
          <w:b/>
          <w:noProof/>
        </w:rPr>
        <w:drawing>
          <wp:inline distT="0" distB="0" distL="0" distR="0" wp14:anchorId="6B6C7A25" wp14:editId="3DE333D4">
            <wp:extent cx="4774223" cy="7638757"/>
            <wp:effectExtent l="0" t="0" r="127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4784223" cy="7654756"/>
                    </a:xfrm>
                    <a:prstGeom prst="rect">
                      <a:avLst/>
                    </a:prstGeom>
                  </pic:spPr>
                </pic:pic>
              </a:graphicData>
            </a:graphic>
          </wp:inline>
        </w:drawing>
      </w:r>
    </w:p>
    <w:p w14:paraId="39DD74BB" w14:textId="77777777" w:rsidR="00D06E10" w:rsidRDefault="004177E2" w:rsidP="00C358CC">
      <w:pPr>
        <w:spacing w:line="480" w:lineRule="auto"/>
        <w:rPr>
          <w:bCs/>
        </w:rPr>
      </w:pPr>
      <w:r>
        <w:rPr>
          <w:b/>
        </w:rPr>
        <w:lastRenderedPageBreak/>
        <w:t xml:space="preserve">Figure </w:t>
      </w:r>
      <w:r w:rsidR="00151116">
        <w:rPr>
          <w:b/>
        </w:rPr>
        <w:t>4</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5732B89E" w14:textId="53031F88" w:rsidR="002F4382" w:rsidRDefault="002F4382" w:rsidP="00C358CC">
      <w:pPr>
        <w:spacing w:line="480" w:lineRule="auto"/>
        <w:rPr>
          <w:bCs/>
        </w:rPr>
      </w:pPr>
      <w:r>
        <w:rPr>
          <w:bCs/>
        </w:rPr>
        <w:br w:type="page"/>
      </w:r>
    </w:p>
    <w:p w14:paraId="2FB129E3" w14:textId="4B996AE0" w:rsidR="00664380" w:rsidRPr="000E7383" w:rsidRDefault="00664380" w:rsidP="00C358CC">
      <w:pPr>
        <w:spacing w:line="480" w:lineRule="auto"/>
        <w:rPr>
          <w:bCs/>
          <w:i/>
          <w:iCs/>
        </w:rPr>
      </w:pPr>
      <w:r w:rsidRPr="000E7383">
        <w:rPr>
          <w:bCs/>
          <w:i/>
          <w:iCs/>
        </w:rPr>
        <w:lastRenderedPageBreak/>
        <w:t>Leaf nitrogen allocation</w:t>
      </w:r>
    </w:p>
    <w:p w14:paraId="2226BA3B" w14:textId="71B2A789" w:rsidR="00157D71" w:rsidRPr="000C589C" w:rsidRDefault="00157D71" w:rsidP="00C358CC">
      <w:pPr>
        <w:spacing w:line="480" w:lineRule="auto"/>
        <w:ind w:firstLine="720"/>
        <w:rPr>
          <w:color w:val="000000"/>
        </w:rPr>
      </w:pPr>
      <w:r>
        <w:rPr>
          <w:bCs/>
        </w:rPr>
        <w:t xml:space="preserve">Increasing nitrogen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Table 5; Figs. 5A-B), a pattern that was only observed in inoculated pots </w:t>
      </w:r>
      <w:r w:rsidRPr="000E7383">
        <w:rPr>
          <w:color w:val="000000"/>
        </w:rPr>
        <w:t>(</w:t>
      </w:r>
      <w:r>
        <w:rPr>
          <w:color w:val="000000"/>
        </w:rPr>
        <w:t xml:space="preserve">Table 5, inoculation*fertilization interaction; </w:t>
      </w:r>
      <w:r w:rsidRPr="000E7383">
        <w:rPr>
          <w:color w:val="000000"/>
        </w:rPr>
        <w:t>Tukey: p&lt;0.001 in both cases).</w:t>
      </w:r>
      <w:r w:rsidR="000C589C">
        <w:rPr>
          <w:color w:val="000000"/>
        </w:rPr>
        <w:t xml:space="preserve"> Increasing CO</w:t>
      </w:r>
      <w:r w:rsidR="000C589C">
        <w:rPr>
          <w:color w:val="000000"/>
          <w:vertAlign w:val="subscript"/>
        </w:rPr>
        <w:t>2</w:t>
      </w:r>
      <w:r w:rsidR="000C589C">
        <w:rPr>
          <w:color w:val="000000"/>
        </w:rPr>
        <w:t xml:space="preserve"> and inoculation each generally increased </w:t>
      </w:r>
      <w:r w:rsidR="000C589C" w:rsidRPr="000E7383">
        <w:rPr>
          <w:i/>
          <w:iCs/>
          <w:color w:val="000000"/>
          <w:lang w:val="el-GR"/>
        </w:rPr>
        <w:t>ρ</w:t>
      </w:r>
      <w:r w:rsidR="000C589C" w:rsidRPr="000E7383">
        <w:rPr>
          <w:color w:val="000000"/>
          <w:vertAlign w:val="subscript"/>
        </w:rPr>
        <w:t>rubisco</w:t>
      </w:r>
      <w:r w:rsidR="000C589C" w:rsidRPr="000E7383">
        <w:t xml:space="preserve"> and </w:t>
      </w:r>
      <w:r w:rsidR="000C589C" w:rsidRPr="000E7383">
        <w:rPr>
          <w:i/>
          <w:iCs/>
          <w:color w:val="000000"/>
          <w:lang w:val="el-GR"/>
        </w:rPr>
        <w:t>ρ</w:t>
      </w:r>
      <w:proofErr w:type="spellStart"/>
      <w:r w:rsidR="000C589C" w:rsidRPr="000E7383">
        <w:rPr>
          <w:color w:val="000000"/>
          <w:vertAlign w:val="subscript"/>
        </w:rPr>
        <w:t>bioe</w:t>
      </w:r>
      <w:proofErr w:type="spellEnd"/>
      <w:r w:rsidR="000C589C">
        <w:rPr>
          <w:color w:val="000000"/>
        </w:rPr>
        <w:t xml:space="preserve"> (Table 5).</w:t>
      </w:r>
    </w:p>
    <w:p w14:paraId="545131A1" w14:textId="00C496E0" w:rsidR="000C589C" w:rsidRPr="002E018C" w:rsidRDefault="00BF6D9A" w:rsidP="00C358CC">
      <w:pPr>
        <w:spacing w:line="480" w:lineRule="auto"/>
        <w:ind w:firstLine="720"/>
        <w:rPr>
          <w:color w:val="000000"/>
        </w:rPr>
      </w:pPr>
      <w:r w:rsidRPr="000E7383">
        <w:rPr>
          <w:bCs/>
        </w:rPr>
        <w:t xml:space="preserve">The fraction of leaf nitrogen allocated to light harvesting was driven by a three-way interaction between </w:t>
      </w:r>
      <w:r w:rsidRPr="000E7383">
        <w:rPr>
          <w:color w:val="000000"/>
        </w:rPr>
        <w:t>CO</w:t>
      </w:r>
      <w:r w:rsidRPr="000E7383">
        <w:rPr>
          <w:color w:val="000000"/>
          <w:vertAlign w:val="subscript"/>
        </w:rPr>
        <w:t>2</w:t>
      </w:r>
      <w:r w:rsidRPr="000E7383">
        <w:rPr>
          <w:color w:val="000000"/>
        </w:rPr>
        <w:t xml:space="preserve"> concentration, inoculation, and nitrogen fertilization (Table 5</w:t>
      </w:r>
      <w:r w:rsidR="00D6180E" w:rsidRPr="000E7383">
        <w:rPr>
          <w:color w:val="000000"/>
        </w:rPr>
        <w:t>; Fig. 5C</w:t>
      </w:r>
      <w:r w:rsidRPr="000E7383">
        <w:rPr>
          <w:color w:val="000000"/>
        </w:rPr>
        <w:t>)</w:t>
      </w:r>
      <w:r w:rsidR="00D6180E" w:rsidRPr="000E7383">
        <w:rPr>
          <w:color w:val="000000"/>
        </w:rPr>
        <w:t xml:space="preserve">. This interaction indicated that increasing fertilization increased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in uninoculated pots regardless of CO</w:t>
      </w:r>
      <w:r w:rsidR="00D6180E" w:rsidRPr="000E7383">
        <w:rPr>
          <w:color w:val="000000"/>
          <w:vertAlign w:val="subscript"/>
        </w:rPr>
        <w:t>2</w:t>
      </w:r>
      <w:r w:rsidR="00D6180E" w:rsidRPr="000E7383">
        <w:rPr>
          <w:color w:val="000000"/>
        </w:rPr>
        <w:t xml:space="preserve"> concentration (Tukey p&lt;0.001 in both cases)</w:t>
      </w:r>
      <w:r w:rsidR="000C589C">
        <w:rPr>
          <w:color w:val="000000"/>
        </w:rPr>
        <w:t xml:space="preserve">; however, de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 inoculated pots grown under ambient CO</w:t>
      </w:r>
      <w:r w:rsidR="000C589C" w:rsidRPr="000E7383">
        <w:rPr>
          <w:color w:val="000000"/>
          <w:vertAlign w:val="subscript"/>
        </w:rPr>
        <w:t>2</w:t>
      </w:r>
      <w:r w:rsidR="000C589C" w:rsidRPr="000E7383">
        <w:rPr>
          <w:color w:val="000000"/>
        </w:rPr>
        <w:t xml:space="preserve"> (Tukey: p=0.007)</w:t>
      </w:r>
      <w:r w:rsidR="000C589C">
        <w:rPr>
          <w:color w:val="000000"/>
        </w:rPr>
        <w:t xml:space="preserve"> and had no effect on inoculated pots </w:t>
      </w:r>
      <w:r w:rsidR="000C589C" w:rsidRPr="000E7383">
        <w:rPr>
          <w:color w:val="000000"/>
        </w:rPr>
        <w:t>grown under elevated CO</w:t>
      </w:r>
      <w:r w:rsidR="000C589C" w:rsidRPr="000E7383">
        <w:rPr>
          <w:color w:val="000000"/>
          <w:vertAlign w:val="subscript"/>
        </w:rPr>
        <w:t>2</w:t>
      </w:r>
      <w:r w:rsidR="000C589C" w:rsidRPr="000E7383">
        <w:rPr>
          <w:color w:val="000000"/>
        </w:rPr>
        <w:t xml:space="preserve"> (Tukey: p=0.893).</w:t>
      </w:r>
      <w:r w:rsidR="000C589C">
        <w:rPr>
          <w:color w:val="000000"/>
        </w:rPr>
        <w:t xml:space="preserve"> An interaction between inoculation and fertilization indicated that increasing fertilization in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w:t>
      </w:r>
      <w:r w:rsidR="000C589C">
        <w:rPr>
          <w:color w:val="000000"/>
        </w:rPr>
        <w:t xml:space="preserve"> uninoculated pots (Tukey: p&lt;0.001) and marginally de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w:t>
      </w:r>
      <w:r w:rsidR="000C589C">
        <w:rPr>
          <w:color w:val="000000"/>
        </w:rPr>
        <w:t xml:space="preserve"> inoculated pots (Tukey: p=0.052).</w:t>
      </w:r>
      <w:r w:rsidR="002E018C">
        <w:rPr>
          <w:color w:val="000000"/>
        </w:rPr>
        <w:t xml:space="preserve"> Individually, increasing CO</w:t>
      </w:r>
      <w:r w:rsidR="002E018C">
        <w:rPr>
          <w:color w:val="000000"/>
          <w:vertAlign w:val="subscript"/>
        </w:rPr>
        <w:t>2</w:t>
      </w:r>
      <w:r w:rsidR="002E018C">
        <w:rPr>
          <w:color w:val="000000"/>
        </w:rPr>
        <w:t xml:space="preserve"> had no effect </w:t>
      </w:r>
      <w:r w:rsidR="002E018C" w:rsidRPr="000E7383">
        <w:rPr>
          <w:color w:val="000000"/>
        </w:rPr>
        <w:t xml:space="preserve">on </w:t>
      </w:r>
      <w:r w:rsidR="002E018C" w:rsidRPr="000E7383">
        <w:rPr>
          <w:i/>
          <w:iCs/>
          <w:color w:val="000000"/>
          <w:lang w:val="el-GR"/>
        </w:rPr>
        <w:t>ρ</w:t>
      </w:r>
      <w:r w:rsidR="002E018C" w:rsidRPr="000E7383">
        <w:rPr>
          <w:color w:val="000000"/>
          <w:vertAlign w:val="subscript"/>
        </w:rPr>
        <w:t>light</w:t>
      </w:r>
      <w:r w:rsidR="002E018C">
        <w:rPr>
          <w:color w:val="000000"/>
        </w:rPr>
        <w:t>, while inoculation generally increased and increasing fertilization generally decreased</w:t>
      </w:r>
      <w:r w:rsidR="002E018C" w:rsidRPr="000E7383">
        <w:rPr>
          <w:color w:val="000000"/>
        </w:rPr>
        <w:t xml:space="preserve"> </w:t>
      </w:r>
      <w:r w:rsidR="002E018C" w:rsidRPr="000E7383">
        <w:rPr>
          <w:i/>
          <w:iCs/>
          <w:color w:val="000000"/>
          <w:lang w:val="el-GR"/>
        </w:rPr>
        <w:t>ρ</w:t>
      </w:r>
      <w:r w:rsidR="002E018C" w:rsidRPr="000E7383">
        <w:rPr>
          <w:color w:val="000000"/>
          <w:vertAlign w:val="subscript"/>
        </w:rPr>
        <w:t>light</w:t>
      </w:r>
      <w:r w:rsidR="002E018C">
        <w:rPr>
          <w:color w:val="000000"/>
        </w:rPr>
        <w:t xml:space="preserve"> (Table 5).</w:t>
      </w:r>
    </w:p>
    <w:p w14:paraId="67E23CB1" w14:textId="6AE73174" w:rsidR="002E018C" w:rsidRDefault="002E018C" w:rsidP="00C358CC">
      <w:pPr>
        <w:spacing w:line="480" w:lineRule="auto"/>
        <w:ind w:firstLine="720"/>
        <w:rPr>
          <w:color w:val="000000"/>
        </w:rPr>
      </w:pPr>
      <w:r>
        <w:rPr>
          <w:color w:val="000000"/>
        </w:rPr>
        <w:t xml:space="preserve">Increasing nitrogen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Table 6</w:t>
      </w:r>
      <w:r w:rsidR="00901166">
        <w:rPr>
          <w:color w:val="000000"/>
        </w:rPr>
        <w:t>; Fig. 6D</w:t>
      </w:r>
      <w:r w:rsidRPr="000E7383">
        <w:rPr>
          <w:color w:val="000000"/>
        </w:rPr>
        <w:t>)</w:t>
      </w:r>
      <w:r>
        <w:rPr>
          <w:color w:val="000000"/>
        </w:rPr>
        <w:t xml:space="preserve">, a pattern that was only observed in inoculated pots (Table 6; inoculation*fertilization interaction; Tukey: p&lt;0.001). There was no effect of fertilization on </w:t>
      </w:r>
      <w:r w:rsidRPr="000E7383">
        <w:rPr>
          <w:i/>
          <w:iCs/>
          <w:color w:val="000000"/>
          <w:lang w:val="el-GR"/>
        </w:rPr>
        <w:t>ρ</w:t>
      </w:r>
      <w:r w:rsidRPr="000E7383">
        <w:rPr>
          <w:color w:val="000000"/>
          <w:vertAlign w:val="subscript"/>
        </w:rPr>
        <w:t>photo</w:t>
      </w:r>
      <w:r>
        <w:rPr>
          <w:color w:val="000000"/>
        </w:rPr>
        <w:t xml:space="preserve"> in uninoculated pots (Tukey: p=0.269). A marginal three-way interaction between CO</w:t>
      </w:r>
      <w:r>
        <w:rPr>
          <w:color w:val="000000"/>
          <w:vertAlign w:val="subscript"/>
        </w:rPr>
        <w:t>2</w:t>
      </w:r>
      <w:r>
        <w:rPr>
          <w:color w:val="000000"/>
        </w:rPr>
        <w:t xml:space="preserve"> concentration, inoculation, and fertilization indicated that the negative effect of increasing fertilization on </w:t>
      </w:r>
      <w:r w:rsidRPr="000E7383">
        <w:rPr>
          <w:i/>
          <w:iCs/>
          <w:color w:val="000000"/>
          <w:lang w:val="el-GR"/>
        </w:rPr>
        <w:t>ρ</w:t>
      </w:r>
      <w:r w:rsidRPr="000E7383">
        <w:rPr>
          <w:color w:val="000000"/>
          <w:vertAlign w:val="subscript"/>
        </w:rPr>
        <w:t>photo</w:t>
      </w:r>
      <w:r>
        <w:rPr>
          <w:color w:val="000000"/>
        </w:rPr>
        <w:t xml:space="preserve"> in inoculated pots was similar between CO</w:t>
      </w:r>
      <w:r>
        <w:rPr>
          <w:color w:val="000000"/>
          <w:vertAlign w:val="subscript"/>
        </w:rPr>
        <w:t>2</w:t>
      </w:r>
      <w:r>
        <w:rPr>
          <w:color w:val="000000"/>
        </w:rPr>
        <w:t xml:space="preserve"> concentrations (</w:t>
      </w:r>
      <w:r w:rsidR="00901166">
        <w:rPr>
          <w:color w:val="000000"/>
        </w:rPr>
        <w:t>Tukey: p=0.986</w:t>
      </w:r>
      <w:r>
        <w:rPr>
          <w:color w:val="000000"/>
        </w:rPr>
        <w:t xml:space="preserve">). However, the null effect of fertilization on </w:t>
      </w:r>
      <w:r w:rsidRPr="000E7383">
        <w:rPr>
          <w:i/>
          <w:iCs/>
          <w:color w:val="000000"/>
          <w:lang w:val="el-GR"/>
        </w:rPr>
        <w:t>ρ</w:t>
      </w:r>
      <w:r w:rsidRPr="000E7383">
        <w:rPr>
          <w:color w:val="000000"/>
          <w:vertAlign w:val="subscript"/>
        </w:rPr>
        <w:t>photo</w:t>
      </w:r>
      <w:r>
        <w:rPr>
          <w:color w:val="000000"/>
        </w:rPr>
        <w:t xml:space="preserve"> in uninoculated pots was only apparent under </w:t>
      </w:r>
      <w:r w:rsidRPr="000E7383">
        <w:rPr>
          <w:color w:val="000000"/>
        </w:rPr>
        <w:t>elevated CO</w:t>
      </w:r>
      <w:r w:rsidRPr="000E7383">
        <w:rPr>
          <w:color w:val="000000"/>
          <w:vertAlign w:val="subscript"/>
        </w:rPr>
        <w:t>2</w:t>
      </w:r>
      <w:r w:rsidRPr="000E7383">
        <w:rPr>
          <w:color w:val="000000"/>
        </w:rPr>
        <w:t xml:space="preserve"> (Tukey: p=0.558)</w:t>
      </w:r>
      <w:r>
        <w:rPr>
          <w:color w:val="000000"/>
        </w:rPr>
        <w:t xml:space="preserve">, as there was a slight stimulation in </w:t>
      </w:r>
      <w:r w:rsidRPr="000E7383">
        <w:rPr>
          <w:i/>
          <w:iCs/>
          <w:color w:val="000000"/>
          <w:lang w:val="el-GR"/>
        </w:rPr>
        <w:t>ρ</w:t>
      </w:r>
      <w:r w:rsidRPr="000E7383">
        <w:rPr>
          <w:color w:val="000000"/>
          <w:vertAlign w:val="subscript"/>
        </w:rPr>
        <w:t>photo</w:t>
      </w:r>
      <w:r>
        <w:rPr>
          <w:color w:val="000000"/>
        </w:rPr>
        <w:t xml:space="preserve"> in uninoculated pots grown under ambient CO</w:t>
      </w:r>
      <w:r>
        <w:rPr>
          <w:color w:val="000000"/>
          <w:vertAlign w:val="subscript"/>
        </w:rPr>
        <w:t>2</w:t>
      </w:r>
      <w:r>
        <w:rPr>
          <w:color w:val="000000"/>
        </w:rPr>
        <w:t xml:space="preserve"> (Tukey: </w:t>
      </w:r>
      <w:r>
        <w:rPr>
          <w:color w:val="000000"/>
        </w:rPr>
        <w:lastRenderedPageBreak/>
        <w:t>p=0.034</w:t>
      </w:r>
      <w:r w:rsidR="00901166">
        <w:rPr>
          <w:color w:val="000000"/>
        </w:rPr>
        <w:t>; Fig. 6D</w:t>
      </w:r>
      <w:r>
        <w:rPr>
          <w:color w:val="000000"/>
        </w:rPr>
        <w:t>)</w:t>
      </w:r>
      <w:r w:rsidR="00901166">
        <w:rPr>
          <w:color w:val="000000"/>
        </w:rPr>
        <w:t>. Individually, increasing CO</w:t>
      </w:r>
      <w:r w:rsidR="00901166">
        <w:rPr>
          <w:color w:val="000000"/>
          <w:vertAlign w:val="subscript"/>
        </w:rPr>
        <w:t>2</w:t>
      </w:r>
      <w:r w:rsidR="00901166">
        <w:rPr>
          <w:color w:val="000000"/>
        </w:rPr>
        <w:t xml:space="preserve"> concentration and inoculation each generally increased </w:t>
      </w:r>
      <w:r w:rsidR="00901166" w:rsidRPr="000E7383">
        <w:rPr>
          <w:i/>
          <w:iCs/>
          <w:color w:val="000000"/>
          <w:lang w:val="el-GR"/>
        </w:rPr>
        <w:t>ρ</w:t>
      </w:r>
      <w:r w:rsidR="00901166" w:rsidRPr="000E7383">
        <w:rPr>
          <w:color w:val="000000"/>
          <w:vertAlign w:val="subscript"/>
        </w:rPr>
        <w:t>photo</w:t>
      </w:r>
      <w:r w:rsidR="00901166">
        <w:rPr>
          <w:color w:val="000000"/>
        </w:rPr>
        <w:t xml:space="preserve"> </w:t>
      </w:r>
      <w:r w:rsidR="00901166" w:rsidRPr="000E7383">
        <w:rPr>
          <w:color w:val="000000"/>
        </w:rPr>
        <w:t>(Table 6)</w:t>
      </w:r>
      <w:r w:rsidR="00901166">
        <w:rPr>
          <w:color w:val="000000"/>
        </w:rPr>
        <w:t>.</w:t>
      </w:r>
    </w:p>
    <w:p w14:paraId="6F2A33EB" w14:textId="2E4801AD" w:rsidR="00CE2816" w:rsidRPr="00CE2816" w:rsidRDefault="00FA1024" w:rsidP="00C358CC">
      <w:pPr>
        <w:spacing w:line="480" w:lineRule="auto"/>
        <w:ind w:firstLine="720"/>
        <w:rPr>
          <w:color w:val="000000"/>
        </w:rPr>
      </w:pPr>
      <w:r>
        <w:rPr>
          <w:color w:val="000000"/>
        </w:rPr>
        <w:t>An apparent three-way interaction between CO</w:t>
      </w:r>
      <w:r>
        <w:rPr>
          <w:color w:val="000000"/>
          <w:vertAlign w:val="subscript"/>
        </w:rPr>
        <w:t>2</w:t>
      </w:r>
      <w:r>
        <w:rPr>
          <w:color w:val="000000"/>
        </w:rPr>
        <w:t xml:space="preserve"> concentration, inoculation, and nitrogen fertilization (Table 6) indicated that increasing fertilization decreased </w:t>
      </w:r>
      <w:proofErr w:type="spellStart"/>
      <w:r w:rsidRPr="000E7383">
        <w:rPr>
          <w:color w:val="000000"/>
        </w:rPr>
        <w:t>decreased</w:t>
      </w:r>
      <w:proofErr w:type="spellEnd"/>
      <w:r w:rsidRPr="000E7383">
        <w:rPr>
          <w:color w:val="000000"/>
        </w:rPr>
        <w:t xml:space="preserve"> </w:t>
      </w:r>
      <w:r w:rsidRPr="000E7383">
        <w:rPr>
          <w:i/>
          <w:iCs/>
          <w:color w:val="000000"/>
          <w:lang w:val="el-GR"/>
        </w:rPr>
        <w:t>ρ</w:t>
      </w:r>
      <w:r w:rsidRPr="000E7383">
        <w:rPr>
          <w:color w:val="000000"/>
          <w:vertAlign w:val="subscript"/>
        </w:rPr>
        <w:t>structure</w:t>
      </w:r>
      <w:r w:rsidRPr="000E7383">
        <w:rPr>
          <w:color w:val="000000"/>
        </w:rPr>
        <w:t xml:space="preserve"> in uninoculated pots </w:t>
      </w:r>
      <w:r>
        <w:rPr>
          <w:color w:val="000000"/>
        </w:rPr>
        <w:t>similarly between CO</w:t>
      </w:r>
      <w:r>
        <w:rPr>
          <w:color w:val="000000"/>
          <w:vertAlign w:val="subscript"/>
        </w:rPr>
        <w:t>2</w:t>
      </w:r>
      <w:r>
        <w:rPr>
          <w:color w:val="000000"/>
        </w:rPr>
        <w:t xml:space="preserve"> concentrations (Tukey: p=0.887). However, inoculated pots diverged in the response of </w:t>
      </w:r>
      <w:r w:rsidRPr="000E7383">
        <w:rPr>
          <w:i/>
          <w:iCs/>
          <w:color w:val="000000"/>
          <w:lang w:val="el-GR"/>
        </w:rPr>
        <w:t>ρ</w:t>
      </w:r>
      <w:r w:rsidRPr="000E7383">
        <w:rPr>
          <w:color w:val="000000"/>
          <w:vertAlign w:val="subscript"/>
        </w:rPr>
        <w:t>structure</w:t>
      </w:r>
      <w:r w:rsidRPr="000E7383">
        <w:rPr>
          <w:color w:val="000000"/>
        </w:rPr>
        <w:t xml:space="preserve"> </w:t>
      </w:r>
      <w:r>
        <w:rPr>
          <w:color w:val="000000"/>
        </w:rPr>
        <w:t>to fertilization, where inoculated pots grown under ambient CO</w:t>
      </w:r>
      <w:r>
        <w:rPr>
          <w:color w:val="000000"/>
          <w:vertAlign w:val="subscript"/>
        </w:rPr>
        <w:t>2</w:t>
      </w:r>
      <w:r>
        <w:rPr>
          <w:color w:val="000000"/>
        </w:rPr>
        <w:t xml:space="preserve"> exhibited a reduction in </w:t>
      </w:r>
      <w:r w:rsidRPr="000E7383">
        <w:rPr>
          <w:i/>
          <w:iCs/>
          <w:color w:val="000000"/>
          <w:lang w:val="el-GR"/>
        </w:rPr>
        <w:t>ρ</w:t>
      </w:r>
      <w:r w:rsidRPr="000E7383">
        <w:rPr>
          <w:color w:val="000000"/>
          <w:vertAlign w:val="subscript"/>
        </w:rPr>
        <w:t>structure</w:t>
      </w:r>
      <w:r w:rsidRPr="000E7383">
        <w:rPr>
          <w:color w:val="000000"/>
        </w:rPr>
        <w:t xml:space="preserve"> </w:t>
      </w:r>
      <w:r>
        <w:rPr>
          <w:color w:val="000000"/>
        </w:rPr>
        <w:t>with increasing fertilization (Tukey: p&lt;0.001) that was similar to uninoculated pots grown under either CO</w:t>
      </w:r>
      <w:r>
        <w:rPr>
          <w:color w:val="000000"/>
          <w:vertAlign w:val="subscript"/>
        </w:rPr>
        <w:t>2</w:t>
      </w:r>
      <w:r>
        <w:rPr>
          <w:color w:val="000000"/>
        </w:rPr>
        <w:t xml:space="preserve"> concentration (</w:t>
      </w:r>
      <w:proofErr w:type="spellStart"/>
      <w:r>
        <w:rPr>
          <w:color w:val="000000"/>
        </w:rPr>
        <w:t>Tukey</w:t>
      </w:r>
      <w:r>
        <w:rPr>
          <w:color w:val="000000"/>
          <w:vertAlign w:val="subscript"/>
        </w:rPr>
        <w:t>amb</w:t>
      </w:r>
      <w:proofErr w:type="spellEnd"/>
      <w:r>
        <w:rPr>
          <w:color w:val="000000"/>
        </w:rPr>
        <w:t xml:space="preserve">: p=0.999; </w:t>
      </w:r>
      <w:proofErr w:type="spellStart"/>
      <w:r>
        <w:rPr>
          <w:color w:val="000000"/>
        </w:rPr>
        <w:t>Tukey</w:t>
      </w:r>
      <w:r>
        <w:rPr>
          <w:color w:val="000000"/>
          <w:vertAlign w:val="subscript"/>
        </w:rPr>
        <w:t>elv</w:t>
      </w:r>
      <w:proofErr w:type="spellEnd"/>
      <w:r>
        <w:rPr>
          <w:color w:val="000000"/>
        </w:rPr>
        <w:t>: p=0.922), while inoculated pots grown under elevated CO</w:t>
      </w:r>
      <w:r>
        <w:rPr>
          <w:color w:val="000000"/>
          <w:vertAlign w:val="subscript"/>
        </w:rPr>
        <w:t>2</w:t>
      </w:r>
      <w:r>
        <w:rPr>
          <w:color w:val="000000"/>
        </w:rPr>
        <w:t xml:space="preserve"> exhibited no effect of fertilization on </w:t>
      </w:r>
      <w:r w:rsidRPr="000E7383">
        <w:rPr>
          <w:i/>
          <w:iCs/>
          <w:color w:val="000000"/>
          <w:lang w:val="el-GR"/>
        </w:rPr>
        <w:t>ρ</w:t>
      </w:r>
      <w:r w:rsidRPr="000E7383">
        <w:rPr>
          <w:color w:val="000000"/>
          <w:vertAlign w:val="subscript"/>
        </w:rPr>
        <w:t>structure</w:t>
      </w:r>
      <w:r>
        <w:rPr>
          <w:color w:val="000000"/>
        </w:rPr>
        <w:t xml:space="preserve"> (Tukey: p=0.812). This resulted in a marginally stronger reduction in </w:t>
      </w:r>
      <w:r w:rsidRPr="000E7383">
        <w:rPr>
          <w:i/>
          <w:iCs/>
          <w:color w:val="000000"/>
          <w:lang w:val="el-GR"/>
        </w:rPr>
        <w:t>ρ</w:t>
      </w:r>
      <w:r w:rsidRPr="000E7383">
        <w:rPr>
          <w:color w:val="000000"/>
          <w:vertAlign w:val="subscript"/>
        </w:rPr>
        <w:t>structure</w:t>
      </w:r>
      <w:r w:rsidR="00CE2816">
        <w:rPr>
          <w:color w:val="000000"/>
          <w:vertAlign w:val="subscript"/>
        </w:rPr>
        <w:t xml:space="preserve"> </w:t>
      </w:r>
      <w:r w:rsidR="00CE2816">
        <w:rPr>
          <w:color w:val="000000"/>
        </w:rPr>
        <w:t>with increasing fertilization</w:t>
      </w:r>
      <w:r>
        <w:rPr>
          <w:color w:val="000000"/>
        </w:rPr>
        <w:t xml:space="preserve"> in inoculated pots </w:t>
      </w:r>
      <w:r w:rsidR="00CE2816">
        <w:rPr>
          <w:color w:val="000000"/>
        </w:rPr>
        <w:t>grown under ambient CO</w:t>
      </w:r>
      <w:r w:rsidR="00CE2816">
        <w:rPr>
          <w:color w:val="000000"/>
          <w:vertAlign w:val="subscript"/>
        </w:rPr>
        <w:t>2</w:t>
      </w:r>
      <w:r w:rsidR="00CE2816">
        <w:rPr>
          <w:color w:val="000000"/>
        </w:rPr>
        <w:t xml:space="preserve"> (Tukey: p=0.052). Increasing fertilization also generally </w:t>
      </w:r>
      <w:r w:rsidR="00901166">
        <w:rPr>
          <w:color w:val="000000"/>
        </w:rPr>
        <w:t xml:space="preserve">decreased </w:t>
      </w:r>
      <w:r w:rsidR="00901166" w:rsidRPr="000E7383">
        <w:rPr>
          <w:i/>
          <w:iCs/>
          <w:color w:val="000000"/>
          <w:lang w:val="el-GR"/>
        </w:rPr>
        <w:t>ρ</w:t>
      </w:r>
      <w:r w:rsidR="00901166" w:rsidRPr="000E7383">
        <w:rPr>
          <w:color w:val="000000"/>
          <w:vertAlign w:val="subscript"/>
        </w:rPr>
        <w:t>structure</w:t>
      </w:r>
      <w:r w:rsidR="00901166">
        <w:rPr>
          <w:color w:val="000000"/>
        </w:rPr>
        <w:t xml:space="preserve"> (Table 6; Fig. 6E), a pattern that </w:t>
      </w:r>
      <w:r w:rsidR="00CE2816">
        <w:rPr>
          <w:color w:val="000000"/>
        </w:rPr>
        <w:t xml:space="preserve">was slightly </w:t>
      </w:r>
      <w:r w:rsidR="00901166">
        <w:rPr>
          <w:color w:val="000000"/>
        </w:rPr>
        <w:t>stronger in uninoculated pots (Table 6, inoculation*fertilization interaction; Tukey: p=0.041).</w:t>
      </w:r>
      <w:r w:rsidR="00CE2816">
        <w:rPr>
          <w:color w:val="000000"/>
        </w:rPr>
        <w:t xml:space="preserve"> Inoculation generally decreased </w:t>
      </w:r>
      <w:r w:rsidR="00CE2816" w:rsidRPr="000E7383">
        <w:rPr>
          <w:i/>
          <w:iCs/>
          <w:color w:val="000000"/>
          <w:lang w:val="el-GR"/>
        </w:rPr>
        <w:t>ρ</w:t>
      </w:r>
      <w:r w:rsidR="00CE2816" w:rsidRPr="000E7383">
        <w:rPr>
          <w:color w:val="000000"/>
          <w:vertAlign w:val="subscript"/>
        </w:rPr>
        <w:t>structure</w:t>
      </w:r>
      <w:r w:rsidR="00CE2816">
        <w:rPr>
          <w:color w:val="000000"/>
          <w:vertAlign w:val="subscript"/>
        </w:rPr>
        <w:t xml:space="preserve"> </w:t>
      </w:r>
      <w:r w:rsidR="00CE2816" w:rsidRPr="000E7383">
        <w:rPr>
          <w:color w:val="000000"/>
        </w:rPr>
        <w:t>(</w:t>
      </w:r>
      <w:r w:rsidR="00CE2816">
        <w:rPr>
          <w:color w:val="000000"/>
        </w:rPr>
        <w:t>Table 6</w:t>
      </w:r>
      <w:r w:rsidR="00CE2816" w:rsidRPr="000E7383">
        <w:rPr>
          <w:color w:val="000000"/>
        </w:rPr>
        <w:t>)</w:t>
      </w:r>
      <w:r w:rsidR="00CE2816">
        <w:rPr>
          <w:color w:val="000000"/>
        </w:rPr>
        <w:t>; however, this pattern was only apparent in puts grown under ambient CO</w:t>
      </w:r>
      <w:r w:rsidR="00CE2816">
        <w:rPr>
          <w:color w:val="000000"/>
          <w:vertAlign w:val="subscript"/>
        </w:rPr>
        <w:t>2</w:t>
      </w:r>
      <w:r w:rsidR="00CE2816">
        <w:rPr>
          <w:color w:val="000000"/>
        </w:rPr>
        <w:t xml:space="preserve"> (Table 6; CO</w:t>
      </w:r>
      <w:r w:rsidR="00CE2816">
        <w:rPr>
          <w:color w:val="000000"/>
          <w:vertAlign w:val="subscript"/>
        </w:rPr>
        <w:t>2</w:t>
      </w:r>
      <w:r w:rsidR="00CE2816">
        <w:rPr>
          <w:color w:val="000000"/>
        </w:rPr>
        <w:t xml:space="preserve">*inoculation interaction; Tukey: p&lt;0.001). Individually, increasing </w:t>
      </w:r>
      <w:r w:rsidR="00CE2816" w:rsidRPr="000E7383">
        <w:rPr>
          <w:color w:val="000000"/>
        </w:rPr>
        <w:t>CO</w:t>
      </w:r>
      <w:r w:rsidR="00CE2816" w:rsidRPr="000E7383">
        <w:rPr>
          <w:color w:val="000000"/>
          <w:vertAlign w:val="subscript"/>
        </w:rPr>
        <w:t>2</w:t>
      </w:r>
      <w:r w:rsidR="00CE2816" w:rsidRPr="000E7383">
        <w:rPr>
          <w:color w:val="000000"/>
        </w:rPr>
        <w:t xml:space="preserve"> concentration</w:t>
      </w:r>
      <w:r w:rsidR="00CE2816">
        <w:rPr>
          <w:color w:val="000000"/>
        </w:rPr>
        <w:t xml:space="preserve"> generally increased </w:t>
      </w:r>
      <w:r w:rsidR="00CE2816" w:rsidRPr="000E7383">
        <w:rPr>
          <w:i/>
          <w:iCs/>
          <w:color w:val="000000"/>
          <w:lang w:val="el-GR"/>
        </w:rPr>
        <w:t>ρ</w:t>
      </w:r>
      <w:r w:rsidR="00CE2816" w:rsidRPr="000E7383">
        <w:rPr>
          <w:color w:val="000000"/>
          <w:vertAlign w:val="subscript"/>
        </w:rPr>
        <w:t>structure</w:t>
      </w:r>
      <w:r w:rsidR="00CE2816">
        <w:rPr>
          <w:color w:val="000000"/>
        </w:rPr>
        <w:t xml:space="preserve"> (Table 6).</w:t>
      </w:r>
    </w:p>
    <w:p w14:paraId="3EE10C01" w14:textId="77777777" w:rsidR="00823CBA" w:rsidRDefault="00823CBA" w:rsidP="00C358CC">
      <w:pPr>
        <w:spacing w:line="480" w:lineRule="auto"/>
        <w:rPr>
          <w:color w:val="000000"/>
        </w:rPr>
      </w:pPr>
    </w:p>
    <w:p w14:paraId="43F0407A" w14:textId="63729C3F" w:rsidR="00280679" w:rsidRDefault="00280679" w:rsidP="00C358CC">
      <w:pPr>
        <w:spacing w:line="480" w:lineRule="auto"/>
        <w:rPr>
          <w:bCs/>
        </w:rPr>
        <w:sectPr w:rsidR="00280679" w:rsidSect="00325067">
          <w:pgSz w:w="12240" w:h="15840"/>
          <w:pgMar w:top="1440" w:right="1440" w:bottom="1440" w:left="1440" w:header="720" w:footer="720" w:gutter="0"/>
          <w:lnNumType w:countBy="1" w:restart="continuous"/>
          <w:cols w:space="720"/>
          <w:docGrid w:linePitch="360"/>
        </w:sectPr>
      </w:pPr>
    </w:p>
    <w:p w14:paraId="193E7CB6" w14:textId="24BF19E0" w:rsidR="00823CBA" w:rsidRPr="00F56D6E" w:rsidRDefault="00823CBA" w:rsidP="00C358CC">
      <w:pPr>
        <w:spacing w:line="480" w:lineRule="auto"/>
        <w:rPr>
          <w:bCs/>
        </w:rPr>
      </w:pPr>
      <w:r>
        <w:rPr>
          <w:b/>
        </w:rPr>
        <w:lastRenderedPageBreak/>
        <w:t xml:space="preserve">Table </w:t>
      </w:r>
      <w:r w:rsidR="00151116">
        <w:rPr>
          <w:b/>
        </w:rPr>
        <w:t>5</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C358CC">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C358CC">
            <w:pPr>
              <w:spacing w:line="276" w:lineRule="auto"/>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C358CC">
            <w:pPr>
              <w:spacing w:line="276" w:lineRule="auto"/>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C358CC">
            <w:pPr>
              <w:spacing w:line="276" w:lineRule="auto"/>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442C4F79" w:rsidR="00B47CE7" w:rsidRPr="00BB00AD" w:rsidRDefault="00B47CE7" w:rsidP="00C358CC">
            <w:pPr>
              <w:spacing w:line="276" w:lineRule="auto"/>
              <w:rPr>
                <w:b/>
                <w:bCs/>
                <w:color w:val="000000"/>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C358CC">
            <w:pPr>
              <w:spacing w:line="276" w:lineRule="auto"/>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C358CC">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C358CC">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C358CC">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C358CC">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C358CC">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C358CC">
            <w:pPr>
              <w:spacing w:line="276" w:lineRule="auto"/>
              <w:rPr>
                <w:color w:val="000000"/>
              </w:rPr>
            </w:pPr>
            <w:r>
              <w:rPr>
                <w:color w:val="000000"/>
              </w:rPr>
              <w:t>p-value</w:t>
            </w:r>
          </w:p>
        </w:tc>
      </w:tr>
      <w:tr w:rsidR="00BB00AD"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BB00AD" w:rsidRPr="00B47CE7"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BB00AD" w:rsidRPr="00B47CE7" w:rsidRDefault="00BB00AD" w:rsidP="00C358CC">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512AD975" w:rsidR="00BB00AD" w:rsidRPr="00BB00AD" w:rsidRDefault="00BB00AD" w:rsidP="00C358CC">
            <w:pPr>
              <w:spacing w:line="276" w:lineRule="auto"/>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3E773AE3" w:rsidR="00BB00AD" w:rsidRPr="00BB00AD" w:rsidRDefault="00BB00AD" w:rsidP="00C358CC">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473CB51D"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46991800" w:rsidR="00BB00AD" w:rsidRPr="00BB00AD" w:rsidRDefault="00BB00AD" w:rsidP="00C358CC">
            <w:pPr>
              <w:spacing w:line="276" w:lineRule="auto"/>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31D1CF9C" w:rsidR="00BB00AD" w:rsidRPr="00BB00AD" w:rsidRDefault="00BB00AD" w:rsidP="00C358CC">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4A40A59C" w:rsidR="00BB00AD" w:rsidRPr="00BB00AD" w:rsidRDefault="00BB00AD" w:rsidP="00C358CC">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9B74F6A" w:rsidR="00BB00AD" w:rsidRPr="00BB00AD" w:rsidRDefault="00BB00AD" w:rsidP="00C358CC">
            <w:pPr>
              <w:spacing w:line="276" w:lineRule="auto"/>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1F3AFA11" w14:textId="134A51B3"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47589B1D" w:rsidR="00BB00AD" w:rsidRPr="00BB00AD" w:rsidRDefault="00BB00AD" w:rsidP="00C358CC">
            <w:pPr>
              <w:spacing w:line="276" w:lineRule="auto"/>
              <w:jc w:val="right"/>
              <w:rPr>
                <w:color w:val="000000"/>
              </w:rPr>
            </w:pPr>
            <w:r w:rsidRPr="00BB00AD">
              <w:rPr>
                <w:color w:val="000000"/>
              </w:rPr>
              <w:t>-</w:t>
            </w:r>
          </w:p>
        </w:tc>
      </w:tr>
      <w:tr w:rsidR="00BB00AD"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1350DFD5" w:rsidR="00BB00AD" w:rsidRPr="00BB00AD" w:rsidRDefault="00BB00AD" w:rsidP="00C358CC">
            <w:pPr>
              <w:spacing w:line="276" w:lineRule="auto"/>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655E8C82" w14:textId="5B88AE41" w:rsidR="00BB00AD" w:rsidRPr="00BB00AD" w:rsidRDefault="00BB00AD" w:rsidP="00C358CC">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7741370F" w14:textId="65D7090F"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BEA2081" w14:textId="20C9F4C0" w:rsidR="00BB00AD" w:rsidRPr="00BB00AD" w:rsidRDefault="00BB00AD" w:rsidP="00C358CC">
            <w:pPr>
              <w:spacing w:line="276" w:lineRule="auto"/>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7FEDB79F" w14:textId="04A5EDB0" w:rsidR="00BB00AD" w:rsidRPr="00BB00AD" w:rsidRDefault="00BB00AD" w:rsidP="00C358CC">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5DAA48E5" w14:textId="3C164A90"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8BB5607" w14:textId="6A80C00C" w:rsidR="00BB00AD" w:rsidRPr="00BB00AD" w:rsidRDefault="00BB00AD" w:rsidP="00C358CC">
            <w:pPr>
              <w:spacing w:line="276" w:lineRule="auto"/>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75E02667" w14:textId="09B63AA2" w:rsidR="00BB00AD" w:rsidRPr="00BB00AD" w:rsidRDefault="00BB00AD" w:rsidP="00C358CC">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332E31C8" w14:textId="63C34199" w:rsidR="00BB00AD" w:rsidRPr="00BB00AD" w:rsidRDefault="00BB00AD" w:rsidP="00C358CC">
            <w:pPr>
              <w:spacing w:line="276" w:lineRule="auto"/>
              <w:jc w:val="right"/>
              <w:rPr>
                <w:color w:val="000000"/>
              </w:rPr>
            </w:pPr>
            <w:r w:rsidRPr="00BB00AD">
              <w:rPr>
                <w:color w:val="000000"/>
              </w:rPr>
              <w:t>0.737</w:t>
            </w:r>
          </w:p>
        </w:tc>
      </w:tr>
      <w:tr w:rsidR="00BB00AD"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BB00AD" w:rsidRPr="00B47CE7"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45C55D4C" w:rsidR="00BB00AD" w:rsidRPr="00BB00AD" w:rsidRDefault="00BB00AD" w:rsidP="00C358CC">
            <w:pPr>
              <w:spacing w:line="276" w:lineRule="auto"/>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4D01515B" w14:textId="6B6E48E6" w:rsidR="00BB00AD" w:rsidRPr="00BB00AD" w:rsidRDefault="00BB00AD" w:rsidP="00C358CC">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469AE746" w14:textId="7EFC9ED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FA752C1" w14:textId="38A8A8A1" w:rsidR="00BB00AD" w:rsidRPr="00BB00AD" w:rsidRDefault="00BB00AD" w:rsidP="00C358CC">
            <w:pPr>
              <w:spacing w:line="276" w:lineRule="auto"/>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111E864A" w14:textId="4D997C5E" w:rsidR="00BB00AD" w:rsidRPr="00BB00AD" w:rsidRDefault="00BB00AD" w:rsidP="00C358CC">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5B1285FF" w14:textId="3667005E"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0AB5B8E" w14:textId="32778F90" w:rsidR="00BB00AD" w:rsidRPr="00BB00AD" w:rsidRDefault="00BB00AD" w:rsidP="00C358CC">
            <w:pPr>
              <w:spacing w:line="276" w:lineRule="auto"/>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78E44135" w14:textId="24CBAFD7" w:rsidR="00BB00AD" w:rsidRPr="00BB00AD" w:rsidRDefault="00BB00AD" w:rsidP="00C358CC">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7A67A60" w14:textId="7AB24915" w:rsidR="00BB00AD" w:rsidRPr="00BB00AD" w:rsidRDefault="00BB00AD" w:rsidP="00C358CC">
            <w:pPr>
              <w:spacing w:line="276" w:lineRule="auto"/>
              <w:jc w:val="right"/>
              <w:rPr>
                <w:b/>
                <w:bCs/>
                <w:color w:val="000000"/>
              </w:rPr>
            </w:pPr>
            <w:r w:rsidRPr="00BB00AD">
              <w:rPr>
                <w:b/>
                <w:bCs/>
                <w:color w:val="000000"/>
              </w:rPr>
              <w:t>&lt;0.001</w:t>
            </w:r>
          </w:p>
        </w:tc>
      </w:tr>
      <w:tr w:rsidR="00BB00AD"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BB00AD" w:rsidRPr="00B47CE7"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40DEB0EB" w:rsidR="00BB00AD" w:rsidRPr="00BB00AD" w:rsidRDefault="00BB00AD" w:rsidP="00C358CC">
            <w:pPr>
              <w:spacing w:line="276" w:lineRule="auto"/>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3D1638C" w14:textId="453DE1C3" w:rsidR="00BB00AD" w:rsidRPr="00BB00AD" w:rsidRDefault="00BB00AD" w:rsidP="00C358CC">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52E4BB97" w14:textId="251E68C1"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2BFD5F81" w14:textId="58F0C197" w:rsidR="00BB00AD" w:rsidRPr="00BB00AD" w:rsidRDefault="00BB00AD" w:rsidP="00C358CC">
            <w:pPr>
              <w:spacing w:line="276" w:lineRule="auto"/>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3245B4ED" w14:textId="522EE559" w:rsidR="00BB00AD" w:rsidRPr="00BB00AD" w:rsidRDefault="00BB00AD" w:rsidP="00C358CC">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73AB281" w14:textId="567A3396"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1DEC080" w14:textId="6438ECEC" w:rsidR="00BB00AD" w:rsidRPr="00BB00AD" w:rsidRDefault="00BB00AD" w:rsidP="00C358CC">
            <w:pPr>
              <w:spacing w:line="276" w:lineRule="auto"/>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398BCCD6" w14:textId="722DB87F" w:rsidR="00BB00AD" w:rsidRPr="00BB00AD" w:rsidRDefault="00BB00AD" w:rsidP="00C358CC">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433DFB85" w14:textId="6656B397" w:rsidR="00BB00AD" w:rsidRPr="00BB00AD" w:rsidRDefault="00BB00AD" w:rsidP="00C358CC">
            <w:pPr>
              <w:spacing w:line="276" w:lineRule="auto"/>
              <w:jc w:val="right"/>
              <w:rPr>
                <w:b/>
                <w:bCs/>
                <w:color w:val="000000"/>
              </w:rPr>
            </w:pPr>
            <w:r w:rsidRPr="00BB00AD">
              <w:rPr>
                <w:b/>
                <w:bCs/>
                <w:color w:val="000000"/>
              </w:rPr>
              <w:t>&lt;0.001</w:t>
            </w:r>
          </w:p>
        </w:tc>
      </w:tr>
      <w:tr w:rsidR="00BB00AD"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288ACB5C" w:rsidR="00BB00AD" w:rsidRPr="00BB00AD" w:rsidRDefault="00BB00AD" w:rsidP="00C358CC">
            <w:pPr>
              <w:spacing w:line="276" w:lineRule="auto"/>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F505203" w14:textId="24D50F4E" w:rsidR="00BB00AD" w:rsidRPr="00BB00AD" w:rsidRDefault="00BB00AD" w:rsidP="00C358CC">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6766FCED" w14:textId="61668ED5" w:rsidR="00BB00AD" w:rsidRPr="00BB00AD" w:rsidRDefault="00BB00AD" w:rsidP="00C358CC">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75020702" w14:textId="6B48A9C1" w:rsidR="00BB00AD" w:rsidRPr="00BB00AD" w:rsidRDefault="00BB00AD" w:rsidP="00C358CC">
            <w:pPr>
              <w:spacing w:line="276" w:lineRule="auto"/>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69D3BBAE" w14:textId="46DA6C80" w:rsidR="00BB00AD" w:rsidRPr="00BB00AD" w:rsidRDefault="00BB00AD" w:rsidP="00C358CC">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7AD3E809" w14:textId="4824C513" w:rsidR="00BB00AD" w:rsidRPr="00BB00AD" w:rsidRDefault="00BB00AD" w:rsidP="00C358CC">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2E799BB4" w14:textId="0C13E51E" w:rsidR="00BB00AD" w:rsidRPr="00BB00AD" w:rsidRDefault="00BB00AD" w:rsidP="00C358CC">
            <w:pPr>
              <w:spacing w:line="276" w:lineRule="auto"/>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0A571ABE" w14:textId="05E33B20" w:rsidR="00BB00AD" w:rsidRPr="00BB00AD" w:rsidRDefault="00BB00AD" w:rsidP="00C358CC">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4AA9900A" w14:textId="723DD618" w:rsidR="00BB00AD" w:rsidRPr="00BB00AD" w:rsidRDefault="00BB00AD" w:rsidP="00C358CC">
            <w:pPr>
              <w:spacing w:line="276" w:lineRule="auto"/>
              <w:jc w:val="right"/>
              <w:rPr>
                <w:color w:val="000000"/>
              </w:rPr>
            </w:pPr>
            <w:r w:rsidRPr="00BB00AD">
              <w:rPr>
                <w:color w:val="000000"/>
              </w:rPr>
              <w:t>0.283</w:t>
            </w:r>
          </w:p>
        </w:tc>
      </w:tr>
      <w:tr w:rsidR="00BB00AD"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698EF646" w:rsidR="00BB00AD" w:rsidRPr="00BB00AD" w:rsidRDefault="00BB00AD" w:rsidP="00C358CC">
            <w:pPr>
              <w:spacing w:line="276" w:lineRule="auto"/>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32B140B6" w14:textId="36827BF6" w:rsidR="00BB00AD" w:rsidRPr="00BB00AD" w:rsidRDefault="00BB00AD" w:rsidP="00C358CC">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550C64AD" w14:textId="57CFCF38" w:rsidR="00BB00AD" w:rsidRPr="00BB00AD" w:rsidRDefault="00BB00AD" w:rsidP="00C358CC">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577F2387" w14:textId="69DED404" w:rsidR="00BB00AD" w:rsidRPr="00BB00AD" w:rsidRDefault="00BB00AD" w:rsidP="00C358CC">
            <w:pPr>
              <w:spacing w:line="276" w:lineRule="auto"/>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382D459" w14:textId="41EECB95" w:rsidR="00BB00AD" w:rsidRPr="00BB00AD" w:rsidRDefault="00BB00AD" w:rsidP="00C358CC">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0D19402A" w14:textId="363A29CD" w:rsidR="00BB00AD" w:rsidRPr="00BB00AD" w:rsidRDefault="00BB00AD" w:rsidP="00C358CC">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1CBF38F7" w14:textId="09017DCF" w:rsidR="00BB00AD" w:rsidRPr="00BB00AD" w:rsidRDefault="00BB00AD" w:rsidP="00C358CC">
            <w:pPr>
              <w:spacing w:line="276" w:lineRule="auto"/>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EF92DED" w14:textId="68BDD9A2" w:rsidR="00BB00AD" w:rsidRPr="00BB00AD" w:rsidRDefault="00BB00AD" w:rsidP="00C358CC">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6863C0E6" w14:textId="4C82211A" w:rsidR="00BB00AD" w:rsidRPr="00BB00AD" w:rsidRDefault="00BB00AD" w:rsidP="00C358CC">
            <w:pPr>
              <w:spacing w:line="276" w:lineRule="auto"/>
              <w:jc w:val="right"/>
              <w:rPr>
                <w:color w:val="000000"/>
              </w:rPr>
            </w:pPr>
            <w:r w:rsidRPr="00BB00AD">
              <w:rPr>
                <w:color w:val="000000"/>
              </w:rPr>
              <w:t>0.669</w:t>
            </w:r>
          </w:p>
        </w:tc>
      </w:tr>
      <w:tr w:rsidR="00BB00AD"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BB00AD" w:rsidRPr="00B47CE7"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3368A7A7" w:rsidR="00BB00AD" w:rsidRPr="00BB00AD" w:rsidRDefault="00BB00AD" w:rsidP="00C358CC">
            <w:pPr>
              <w:spacing w:line="276" w:lineRule="auto"/>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204553C0" w14:textId="50764D73" w:rsidR="00BB00AD" w:rsidRPr="00BB00AD" w:rsidRDefault="00BB00AD" w:rsidP="00C358CC">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1EAABA3A" w14:textId="6483C2B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16B715DE" w14:textId="55C5717A" w:rsidR="00BB00AD" w:rsidRPr="00BB00AD" w:rsidRDefault="00BB00AD" w:rsidP="00C358CC">
            <w:pPr>
              <w:spacing w:line="276" w:lineRule="auto"/>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08CEB47A" w14:textId="0350A1FF" w:rsidR="00BB00AD" w:rsidRPr="00BB00AD" w:rsidRDefault="00BB00AD" w:rsidP="00C358CC">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CEE6317" w14:textId="4C240D73"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605C6117" w14:textId="05E92BA2" w:rsidR="00BB00AD" w:rsidRPr="00BB00AD" w:rsidRDefault="00BB00AD" w:rsidP="00C358CC">
            <w:pPr>
              <w:spacing w:line="276" w:lineRule="auto"/>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53059362" w14:textId="534D937D" w:rsidR="00BB00AD" w:rsidRPr="00BB00AD" w:rsidRDefault="00BB00AD" w:rsidP="00C358CC">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17F40340" w14:textId="7FB85972" w:rsidR="00BB00AD" w:rsidRPr="00BB00AD" w:rsidRDefault="00BB00AD" w:rsidP="00C358CC">
            <w:pPr>
              <w:spacing w:line="276" w:lineRule="auto"/>
              <w:jc w:val="right"/>
              <w:rPr>
                <w:b/>
                <w:bCs/>
                <w:color w:val="000000"/>
              </w:rPr>
            </w:pPr>
            <w:r w:rsidRPr="00BB00AD">
              <w:rPr>
                <w:b/>
                <w:bCs/>
                <w:color w:val="000000"/>
              </w:rPr>
              <w:t>&lt;0.001</w:t>
            </w:r>
          </w:p>
        </w:tc>
      </w:tr>
      <w:tr w:rsidR="00BB00AD"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333031E7" w:rsidR="00BB00AD" w:rsidRPr="00BB00AD" w:rsidRDefault="00BB00AD" w:rsidP="00C358CC">
            <w:pPr>
              <w:spacing w:line="276" w:lineRule="auto"/>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48D90301" w14:textId="5C492A4F" w:rsidR="00BB00AD" w:rsidRPr="00BB00AD" w:rsidRDefault="00BB00AD" w:rsidP="00C358CC">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485523F1" w14:textId="6F84A915" w:rsidR="00BB00AD" w:rsidRPr="00BB00AD" w:rsidRDefault="00BB00AD" w:rsidP="00C358CC">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0550A195" w14:textId="6B61EB8A" w:rsidR="00BB00AD" w:rsidRPr="00BB00AD" w:rsidRDefault="00BB00AD" w:rsidP="00C358CC">
            <w:pPr>
              <w:spacing w:line="276" w:lineRule="auto"/>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01537A1E" w14:textId="6290B055" w:rsidR="00BB00AD" w:rsidRPr="00BB00AD" w:rsidRDefault="00BB00AD" w:rsidP="00C358CC">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7A809215" w14:textId="49F67C54" w:rsidR="00BB00AD" w:rsidRPr="00BB00AD" w:rsidRDefault="00BB00AD" w:rsidP="00C358CC">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317130E2" w14:textId="49EBE227" w:rsidR="00BB00AD" w:rsidRPr="00BB00AD" w:rsidRDefault="00BB00AD" w:rsidP="00C358CC">
            <w:pPr>
              <w:spacing w:line="276" w:lineRule="auto"/>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5E6D19DA" w14:textId="064C4F27" w:rsidR="00BB00AD" w:rsidRPr="00BB00AD" w:rsidRDefault="00BB00AD" w:rsidP="00C358CC">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1A85B28A" w14:textId="68B5E926" w:rsidR="00BB00AD" w:rsidRPr="00BF6D9A" w:rsidRDefault="00BB00AD" w:rsidP="00C358CC">
            <w:pPr>
              <w:spacing w:line="276" w:lineRule="auto"/>
              <w:jc w:val="right"/>
              <w:rPr>
                <w:b/>
                <w:bCs/>
                <w:color w:val="000000"/>
              </w:rPr>
            </w:pPr>
            <w:r w:rsidRPr="00BF6D9A">
              <w:rPr>
                <w:b/>
                <w:bCs/>
                <w:color w:val="000000"/>
              </w:rPr>
              <w:t>0.035</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C358CC">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C358CC">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C358CC">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C358CC">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C358CC">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C358CC">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C358CC">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C358CC">
            <w:pPr>
              <w:spacing w:line="276" w:lineRule="auto"/>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C358CC">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C358CC">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C358CC">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C358CC">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C358CC">
            <w:pPr>
              <w:spacing w:line="276" w:lineRule="auto"/>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C358CC">
            <w:pPr>
              <w:spacing w:line="276" w:lineRule="auto"/>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C358CC">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C358CC">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C358CC">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C358CC">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C358CC">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C358CC">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C358CC">
            <w:pPr>
              <w:spacing w:line="276" w:lineRule="auto"/>
              <w:jc w:val="right"/>
              <w:rPr>
                <w:color w:val="000000"/>
              </w:rPr>
            </w:pPr>
          </w:p>
        </w:tc>
      </w:tr>
      <w:tr w:rsidR="00BB00AD"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B00AD" w:rsidRPr="00B47CE7"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B00AD" w:rsidRPr="00B47CE7" w:rsidRDefault="00BB00AD" w:rsidP="00C358CC">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538CA913" w:rsidR="00BB00AD" w:rsidRPr="00BB00AD" w:rsidRDefault="00BB00AD" w:rsidP="00C358CC">
            <w:pPr>
              <w:spacing w:line="276" w:lineRule="auto"/>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517837EA" w:rsidR="00BB00AD" w:rsidRPr="00BB00AD" w:rsidRDefault="00BB00AD" w:rsidP="00C358CC">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361B60B0" w14:textId="59160A17"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53591D39" w14:textId="09C0FCC9" w:rsidR="00BB00AD" w:rsidRPr="00BB00AD" w:rsidRDefault="00BB00AD" w:rsidP="00C358CC">
            <w:pPr>
              <w:spacing w:line="276" w:lineRule="auto"/>
              <w:jc w:val="right"/>
              <w:rPr>
                <w:color w:val="000000"/>
              </w:rPr>
            </w:pPr>
            <w:r w:rsidRPr="00BB00AD">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E1DE0C4" w:rsidR="00BB00AD" w:rsidRPr="00BB00AD" w:rsidRDefault="00BB00AD" w:rsidP="00C358CC">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tcPr>
          <w:p w14:paraId="7DF1BC16" w14:textId="78A07CD1" w:rsidR="00BB00AD" w:rsidRPr="00BB00AD" w:rsidRDefault="00BB00AD" w:rsidP="00C358CC">
            <w:pPr>
              <w:spacing w:line="276" w:lineRule="auto"/>
              <w:jc w:val="right"/>
              <w:rPr>
                <w:color w:val="000000"/>
              </w:rPr>
            </w:pPr>
            <w:r w:rsidRPr="00BB00AD">
              <w:rPr>
                <w:color w:val="000000"/>
              </w:rPr>
              <w:t>-</w:t>
            </w:r>
          </w:p>
        </w:tc>
        <w:tc>
          <w:tcPr>
            <w:tcW w:w="1296" w:type="dxa"/>
            <w:tcBorders>
              <w:top w:val="nil"/>
              <w:left w:val="nil"/>
              <w:bottom w:val="nil"/>
              <w:right w:val="nil"/>
            </w:tcBorders>
            <w:shd w:val="clear" w:color="auto" w:fill="auto"/>
            <w:noWrap/>
            <w:vAlign w:val="bottom"/>
          </w:tcPr>
          <w:p w14:paraId="3DC99DD1"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B00AD" w:rsidRPr="00B47CE7" w:rsidRDefault="00BB00AD" w:rsidP="00C358CC">
            <w:pPr>
              <w:spacing w:line="276" w:lineRule="auto"/>
              <w:jc w:val="right"/>
              <w:rPr>
                <w:color w:val="000000"/>
              </w:rPr>
            </w:pPr>
          </w:p>
        </w:tc>
      </w:tr>
      <w:tr w:rsidR="00BB00AD"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2A5D804" w:rsidR="00BB00AD" w:rsidRPr="00BB00AD" w:rsidRDefault="00BB00AD" w:rsidP="00C358CC">
            <w:pPr>
              <w:spacing w:line="276" w:lineRule="auto"/>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276EAC26" w14:textId="5A3A13BD" w:rsidR="00BB00AD" w:rsidRPr="00BB00AD" w:rsidRDefault="00BB00AD" w:rsidP="00C358CC">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5BCF01A6" w14:textId="793A32CF"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2F7F20F6" w14:textId="74797676" w:rsidR="00BB00AD" w:rsidRPr="00BB00AD" w:rsidRDefault="00BB00AD" w:rsidP="00C358CC">
            <w:pPr>
              <w:spacing w:line="276" w:lineRule="auto"/>
              <w:jc w:val="right"/>
              <w:rPr>
                <w:color w:val="000000"/>
              </w:rPr>
            </w:pPr>
            <w:r w:rsidRPr="00BB00AD">
              <w:rPr>
                <w:color w:val="000000"/>
              </w:rPr>
              <w:t>5.81E-01</w:t>
            </w:r>
          </w:p>
        </w:tc>
        <w:tc>
          <w:tcPr>
            <w:tcW w:w="1166" w:type="dxa"/>
            <w:tcBorders>
              <w:top w:val="nil"/>
              <w:left w:val="nil"/>
              <w:bottom w:val="nil"/>
              <w:right w:val="nil"/>
            </w:tcBorders>
            <w:shd w:val="clear" w:color="auto" w:fill="auto"/>
            <w:noWrap/>
            <w:vAlign w:val="bottom"/>
          </w:tcPr>
          <w:p w14:paraId="3B20472C" w14:textId="2CF299FB" w:rsidR="00BB00AD" w:rsidRPr="00BB00AD" w:rsidRDefault="00BB00AD" w:rsidP="00C358CC">
            <w:pPr>
              <w:spacing w:line="276" w:lineRule="auto"/>
              <w:jc w:val="right"/>
              <w:rPr>
                <w:color w:val="000000"/>
              </w:rPr>
            </w:pPr>
            <w:r w:rsidRPr="00BB00AD">
              <w:rPr>
                <w:color w:val="000000"/>
              </w:rPr>
              <w:t>225.944</w:t>
            </w:r>
          </w:p>
        </w:tc>
        <w:tc>
          <w:tcPr>
            <w:tcW w:w="1076" w:type="dxa"/>
            <w:tcBorders>
              <w:top w:val="nil"/>
              <w:left w:val="nil"/>
              <w:bottom w:val="nil"/>
              <w:right w:val="nil"/>
            </w:tcBorders>
            <w:shd w:val="clear" w:color="auto" w:fill="auto"/>
            <w:noWrap/>
            <w:vAlign w:val="bottom"/>
          </w:tcPr>
          <w:p w14:paraId="6057399A" w14:textId="027CC1E5"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0D49A1E3"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B00AD" w:rsidRPr="00B47CE7" w:rsidRDefault="00BB00AD" w:rsidP="00C358CC">
            <w:pPr>
              <w:spacing w:line="276" w:lineRule="auto"/>
              <w:jc w:val="right"/>
              <w:rPr>
                <w:color w:val="000000"/>
              </w:rPr>
            </w:pPr>
          </w:p>
        </w:tc>
      </w:tr>
      <w:tr w:rsidR="00BB00AD"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B00AD" w:rsidRPr="00B47CE7"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049C5F48" w:rsidR="00BB00AD" w:rsidRPr="00BB00AD" w:rsidRDefault="00BB00AD" w:rsidP="00C358CC">
            <w:pPr>
              <w:spacing w:line="276" w:lineRule="auto"/>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3AFA73D1" w14:textId="5F673095" w:rsidR="00BB00AD" w:rsidRPr="00BB00AD" w:rsidRDefault="00BB00AD" w:rsidP="00C358CC">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3539F743" w14:textId="1A94114C"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0BCF931E" w14:textId="6561C225" w:rsidR="00BB00AD" w:rsidRPr="00BB00AD" w:rsidRDefault="00BB00AD" w:rsidP="00C358CC">
            <w:pPr>
              <w:spacing w:line="276" w:lineRule="auto"/>
              <w:jc w:val="right"/>
              <w:rPr>
                <w:color w:val="000000"/>
              </w:rPr>
            </w:pPr>
            <w:r w:rsidRPr="00BB00AD">
              <w:rPr>
                <w:color w:val="000000"/>
              </w:rPr>
              <w:t>-5.16E-02</w:t>
            </w:r>
          </w:p>
        </w:tc>
        <w:tc>
          <w:tcPr>
            <w:tcW w:w="1166" w:type="dxa"/>
            <w:tcBorders>
              <w:top w:val="nil"/>
              <w:left w:val="nil"/>
              <w:bottom w:val="nil"/>
              <w:right w:val="nil"/>
            </w:tcBorders>
            <w:shd w:val="clear" w:color="auto" w:fill="auto"/>
            <w:noWrap/>
            <w:vAlign w:val="bottom"/>
          </w:tcPr>
          <w:p w14:paraId="354BAE35" w14:textId="304F585D" w:rsidR="00BB00AD" w:rsidRPr="00BB00AD" w:rsidRDefault="00BB00AD" w:rsidP="00C358CC">
            <w:pPr>
              <w:spacing w:line="276" w:lineRule="auto"/>
              <w:jc w:val="right"/>
              <w:rPr>
                <w:color w:val="000000"/>
              </w:rPr>
            </w:pPr>
            <w:r w:rsidRPr="00BB00AD">
              <w:rPr>
                <w:color w:val="000000"/>
              </w:rPr>
              <w:t>7.442</w:t>
            </w:r>
          </w:p>
        </w:tc>
        <w:tc>
          <w:tcPr>
            <w:tcW w:w="1076" w:type="dxa"/>
            <w:tcBorders>
              <w:top w:val="nil"/>
              <w:left w:val="nil"/>
              <w:bottom w:val="nil"/>
              <w:right w:val="nil"/>
            </w:tcBorders>
            <w:shd w:val="clear" w:color="auto" w:fill="auto"/>
            <w:noWrap/>
            <w:vAlign w:val="bottom"/>
          </w:tcPr>
          <w:p w14:paraId="3366E598" w14:textId="15C68226" w:rsidR="00BB00AD" w:rsidRPr="00BB00AD" w:rsidRDefault="00BB00AD" w:rsidP="00C358CC">
            <w:pPr>
              <w:spacing w:line="276" w:lineRule="auto"/>
              <w:jc w:val="right"/>
              <w:rPr>
                <w:b/>
                <w:bCs/>
                <w:color w:val="000000"/>
              </w:rPr>
            </w:pPr>
            <w:r w:rsidRPr="00BB00AD">
              <w:rPr>
                <w:b/>
                <w:bCs/>
                <w:color w:val="000000"/>
              </w:rPr>
              <w:t>0.006</w:t>
            </w:r>
          </w:p>
        </w:tc>
        <w:tc>
          <w:tcPr>
            <w:tcW w:w="1296" w:type="dxa"/>
            <w:tcBorders>
              <w:top w:val="nil"/>
              <w:left w:val="nil"/>
              <w:bottom w:val="nil"/>
              <w:right w:val="nil"/>
            </w:tcBorders>
            <w:shd w:val="clear" w:color="auto" w:fill="auto"/>
            <w:noWrap/>
            <w:vAlign w:val="bottom"/>
          </w:tcPr>
          <w:p w14:paraId="0D82D6DB"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B00AD" w:rsidRPr="00B47CE7" w:rsidRDefault="00BB00AD" w:rsidP="00C358CC">
            <w:pPr>
              <w:spacing w:line="276" w:lineRule="auto"/>
              <w:jc w:val="right"/>
              <w:rPr>
                <w:color w:val="000000"/>
              </w:rPr>
            </w:pPr>
          </w:p>
        </w:tc>
      </w:tr>
      <w:tr w:rsidR="00BB00AD"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B00AD" w:rsidRPr="00B47CE7"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50DF5BB9" w:rsidR="00BB00AD" w:rsidRPr="00BB00AD" w:rsidRDefault="00BB00AD" w:rsidP="00C358CC">
            <w:pPr>
              <w:spacing w:line="276" w:lineRule="auto"/>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0D8A1C16" w14:textId="4B8CDC9D" w:rsidR="00BB00AD" w:rsidRPr="00BB00AD" w:rsidRDefault="00BB00AD" w:rsidP="00C358CC">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06643DD4" w14:textId="52E630D2"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EA4AC95" w14:textId="67803247" w:rsidR="00BB00AD" w:rsidRPr="00BB00AD" w:rsidRDefault="00BB00AD" w:rsidP="00C358CC">
            <w:pPr>
              <w:spacing w:line="276" w:lineRule="auto"/>
              <w:jc w:val="right"/>
              <w:rPr>
                <w:color w:val="000000"/>
              </w:rPr>
            </w:pPr>
            <w:r w:rsidRPr="00BB00AD">
              <w:rPr>
                <w:color w:val="000000"/>
              </w:rPr>
              <w:t>-8.02E-04</w:t>
            </w:r>
          </w:p>
        </w:tc>
        <w:tc>
          <w:tcPr>
            <w:tcW w:w="1166" w:type="dxa"/>
            <w:tcBorders>
              <w:top w:val="nil"/>
              <w:left w:val="nil"/>
              <w:bottom w:val="nil"/>
              <w:right w:val="nil"/>
            </w:tcBorders>
            <w:shd w:val="clear" w:color="auto" w:fill="auto"/>
            <w:noWrap/>
            <w:vAlign w:val="bottom"/>
          </w:tcPr>
          <w:p w14:paraId="1E7D9D4F" w14:textId="28E06017" w:rsidR="00BB00AD" w:rsidRPr="00BB00AD" w:rsidRDefault="00BB00AD" w:rsidP="00C358CC">
            <w:pPr>
              <w:spacing w:line="276" w:lineRule="auto"/>
              <w:jc w:val="right"/>
              <w:rPr>
                <w:color w:val="000000"/>
              </w:rPr>
            </w:pPr>
            <w:r w:rsidRPr="00BB00AD">
              <w:rPr>
                <w:color w:val="000000"/>
              </w:rPr>
              <w:t>36.537</w:t>
            </w:r>
          </w:p>
        </w:tc>
        <w:tc>
          <w:tcPr>
            <w:tcW w:w="1076" w:type="dxa"/>
            <w:tcBorders>
              <w:top w:val="nil"/>
              <w:left w:val="nil"/>
              <w:bottom w:val="nil"/>
              <w:right w:val="nil"/>
            </w:tcBorders>
            <w:shd w:val="clear" w:color="auto" w:fill="auto"/>
            <w:noWrap/>
            <w:vAlign w:val="bottom"/>
          </w:tcPr>
          <w:p w14:paraId="5408969F" w14:textId="37C3E953"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68873111"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B00AD" w:rsidRPr="00B47CE7" w:rsidRDefault="00BB00AD" w:rsidP="00C358CC">
            <w:pPr>
              <w:spacing w:line="276" w:lineRule="auto"/>
              <w:jc w:val="right"/>
              <w:rPr>
                <w:color w:val="000000"/>
              </w:rPr>
            </w:pPr>
          </w:p>
        </w:tc>
      </w:tr>
      <w:tr w:rsidR="00BB00AD"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7412BA58" w:rsidR="00BB00AD" w:rsidRPr="00BB00AD" w:rsidRDefault="00BB00AD" w:rsidP="00C358CC">
            <w:pPr>
              <w:spacing w:line="276" w:lineRule="auto"/>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1F6764D" w14:textId="103900B4" w:rsidR="00BB00AD" w:rsidRPr="00BB00AD" w:rsidRDefault="00BB00AD" w:rsidP="00C358CC">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67251168" w14:textId="2F36A2EF" w:rsidR="00BB00AD" w:rsidRPr="00BB00AD" w:rsidRDefault="00BB00AD" w:rsidP="00C358CC">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419ADC9" w14:textId="760033EF" w:rsidR="00BB00AD" w:rsidRPr="00BB00AD" w:rsidRDefault="00BB00AD" w:rsidP="00C358CC">
            <w:pPr>
              <w:spacing w:line="276" w:lineRule="auto"/>
              <w:jc w:val="right"/>
              <w:rPr>
                <w:color w:val="000000"/>
              </w:rPr>
            </w:pPr>
            <w:r w:rsidRPr="00BB00AD">
              <w:rPr>
                <w:color w:val="000000"/>
              </w:rPr>
              <w:t>5.06E-01</w:t>
            </w:r>
          </w:p>
        </w:tc>
        <w:tc>
          <w:tcPr>
            <w:tcW w:w="1166" w:type="dxa"/>
            <w:tcBorders>
              <w:top w:val="nil"/>
              <w:left w:val="nil"/>
              <w:bottom w:val="nil"/>
              <w:right w:val="nil"/>
            </w:tcBorders>
            <w:shd w:val="clear" w:color="auto" w:fill="auto"/>
            <w:noWrap/>
            <w:vAlign w:val="bottom"/>
          </w:tcPr>
          <w:p w14:paraId="382CAAD2" w14:textId="115470AD" w:rsidR="00BB00AD" w:rsidRPr="00BB00AD" w:rsidRDefault="00BB00AD" w:rsidP="00C358CC">
            <w:pPr>
              <w:spacing w:line="276" w:lineRule="auto"/>
              <w:jc w:val="right"/>
              <w:rPr>
                <w:color w:val="000000"/>
              </w:rPr>
            </w:pPr>
            <w:r w:rsidRPr="00BB00AD">
              <w:rPr>
                <w:color w:val="000000"/>
              </w:rPr>
              <w:t>12.523</w:t>
            </w:r>
          </w:p>
        </w:tc>
        <w:tc>
          <w:tcPr>
            <w:tcW w:w="1076" w:type="dxa"/>
            <w:tcBorders>
              <w:top w:val="nil"/>
              <w:left w:val="nil"/>
              <w:bottom w:val="nil"/>
              <w:right w:val="nil"/>
            </w:tcBorders>
            <w:shd w:val="clear" w:color="auto" w:fill="auto"/>
            <w:noWrap/>
            <w:vAlign w:val="bottom"/>
          </w:tcPr>
          <w:p w14:paraId="24A219F9" w14:textId="3658F7C4"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79CB3D92"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B00AD" w:rsidRPr="00B47CE7" w:rsidRDefault="00BB00AD" w:rsidP="00C358CC">
            <w:pPr>
              <w:spacing w:line="276" w:lineRule="auto"/>
              <w:jc w:val="right"/>
              <w:rPr>
                <w:color w:val="000000"/>
              </w:rPr>
            </w:pPr>
          </w:p>
        </w:tc>
      </w:tr>
      <w:tr w:rsidR="00BB00AD"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5FA5EBF6" w:rsidR="00BB00AD" w:rsidRPr="00BB00AD" w:rsidRDefault="00BB00AD" w:rsidP="00C358CC">
            <w:pPr>
              <w:spacing w:line="276" w:lineRule="auto"/>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3F55FA03" w14:textId="4D151E44" w:rsidR="00BB00AD" w:rsidRPr="00BB00AD" w:rsidRDefault="00BB00AD" w:rsidP="00C358CC">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60652200" w14:textId="5DE1C8B7" w:rsidR="00BB00AD" w:rsidRPr="00BB00AD" w:rsidRDefault="00BB00AD" w:rsidP="00C358CC">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22D64A9F" w14:textId="16BE1B68" w:rsidR="00BB00AD" w:rsidRPr="00BB00AD" w:rsidRDefault="00BB00AD" w:rsidP="00C358CC">
            <w:pPr>
              <w:spacing w:line="276" w:lineRule="auto"/>
              <w:jc w:val="right"/>
              <w:rPr>
                <w:color w:val="000000"/>
              </w:rPr>
            </w:pPr>
            <w:r w:rsidRPr="00BB00AD">
              <w:rPr>
                <w:color w:val="000000"/>
              </w:rPr>
              <w:t>7.52E-04</w:t>
            </w:r>
          </w:p>
        </w:tc>
        <w:tc>
          <w:tcPr>
            <w:tcW w:w="1166" w:type="dxa"/>
            <w:tcBorders>
              <w:top w:val="nil"/>
              <w:left w:val="nil"/>
              <w:bottom w:val="nil"/>
              <w:right w:val="nil"/>
            </w:tcBorders>
            <w:shd w:val="clear" w:color="auto" w:fill="auto"/>
            <w:noWrap/>
            <w:vAlign w:val="bottom"/>
          </w:tcPr>
          <w:p w14:paraId="11F96977" w14:textId="01E3E7F6" w:rsidR="00BB00AD" w:rsidRPr="00BB00AD" w:rsidRDefault="00BB00AD" w:rsidP="00C358CC">
            <w:pPr>
              <w:spacing w:line="276" w:lineRule="auto"/>
              <w:jc w:val="right"/>
              <w:rPr>
                <w:color w:val="000000"/>
              </w:rPr>
            </w:pPr>
            <w:r w:rsidRPr="00BB00AD">
              <w:rPr>
                <w:color w:val="000000"/>
              </w:rPr>
              <w:t>2.135</w:t>
            </w:r>
          </w:p>
        </w:tc>
        <w:tc>
          <w:tcPr>
            <w:tcW w:w="1076" w:type="dxa"/>
            <w:tcBorders>
              <w:top w:val="nil"/>
              <w:left w:val="nil"/>
              <w:bottom w:val="nil"/>
              <w:right w:val="nil"/>
            </w:tcBorders>
            <w:shd w:val="clear" w:color="auto" w:fill="auto"/>
            <w:noWrap/>
            <w:vAlign w:val="bottom"/>
          </w:tcPr>
          <w:p w14:paraId="284FBA72" w14:textId="6F8B0DD0" w:rsidR="00BB00AD" w:rsidRPr="00BB00AD" w:rsidRDefault="00BB00AD" w:rsidP="00C358CC">
            <w:pPr>
              <w:spacing w:line="276" w:lineRule="auto"/>
              <w:jc w:val="right"/>
              <w:rPr>
                <w:color w:val="000000"/>
              </w:rPr>
            </w:pPr>
            <w:r w:rsidRPr="00BB00AD">
              <w:rPr>
                <w:color w:val="000000"/>
              </w:rPr>
              <w:t>0.144</w:t>
            </w:r>
          </w:p>
        </w:tc>
        <w:tc>
          <w:tcPr>
            <w:tcW w:w="1296" w:type="dxa"/>
            <w:tcBorders>
              <w:top w:val="nil"/>
              <w:left w:val="nil"/>
              <w:bottom w:val="nil"/>
              <w:right w:val="nil"/>
            </w:tcBorders>
            <w:shd w:val="clear" w:color="auto" w:fill="auto"/>
            <w:noWrap/>
            <w:vAlign w:val="bottom"/>
          </w:tcPr>
          <w:p w14:paraId="15B07471"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B00AD" w:rsidRPr="00B47CE7" w:rsidRDefault="00BB00AD" w:rsidP="00C358CC">
            <w:pPr>
              <w:spacing w:line="276" w:lineRule="auto"/>
              <w:jc w:val="right"/>
              <w:rPr>
                <w:color w:val="000000"/>
              </w:rPr>
            </w:pPr>
          </w:p>
        </w:tc>
      </w:tr>
      <w:tr w:rsidR="00BB00AD"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B00AD" w:rsidRPr="00B47CE7"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73BADA6F" w:rsidR="00BB00AD" w:rsidRPr="00BB00AD" w:rsidRDefault="00BB00AD" w:rsidP="00C358CC">
            <w:pPr>
              <w:spacing w:line="276" w:lineRule="auto"/>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7F5554E2" w14:textId="4FF7439E" w:rsidR="00BB00AD" w:rsidRPr="00BB00AD" w:rsidRDefault="00BB00AD" w:rsidP="00C358CC">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7A666F4" w14:textId="3595409E"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15C85411" w14:textId="659DA34A" w:rsidR="00BB00AD" w:rsidRPr="00BB00AD" w:rsidRDefault="00BB00AD" w:rsidP="00C358CC">
            <w:pPr>
              <w:spacing w:line="276" w:lineRule="auto"/>
              <w:jc w:val="right"/>
              <w:rPr>
                <w:color w:val="000000"/>
              </w:rPr>
            </w:pPr>
            <w:r w:rsidRPr="00BB00AD">
              <w:rPr>
                <w:color w:val="000000"/>
              </w:rPr>
              <w:t>4.46E-05</w:t>
            </w:r>
          </w:p>
        </w:tc>
        <w:tc>
          <w:tcPr>
            <w:tcW w:w="1166" w:type="dxa"/>
            <w:tcBorders>
              <w:top w:val="nil"/>
              <w:left w:val="nil"/>
              <w:right w:val="nil"/>
            </w:tcBorders>
            <w:shd w:val="clear" w:color="auto" w:fill="auto"/>
            <w:noWrap/>
            <w:vAlign w:val="bottom"/>
          </w:tcPr>
          <w:p w14:paraId="414DD735" w14:textId="47C1D3F0" w:rsidR="00BB00AD" w:rsidRPr="00BB00AD" w:rsidRDefault="00BB00AD" w:rsidP="00C358CC">
            <w:pPr>
              <w:spacing w:line="276" w:lineRule="auto"/>
              <w:jc w:val="right"/>
              <w:rPr>
                <w:color w:val="000000"/>
              </w:rPr>
            </w:pPr>
            <w:r w:rsidRPr="00BB00AD">
              <w:rPr>
                <w:color w:val="000000"/>
              </w:rPr>
              <w:t>4.531</w:t>
            </w:r>
          </w:p>
        </w:tc>
        <w:tc>
          <w:tcPr>
            <w:tcW w:w="1076" w:type="dxa"/>
            <w:tcBorders>
              <w:top w:val="nil"/>
              <w:left w:val="nil"/>
              <w:right w:val="nil"/>
            </w:tcBorders>
            <w:shd w:val="clear" w:color="auto" w:fill="auto"/>
            <w:noWrap/>
            <w:vAlign w:val="bottom"/>
          </w:tcPr>
          <w:p w14:paraId="6245ED96" w14:textId="19F31D21" w:rsidR="00BB00AD" w:rsidRPr="00BB00AD" w:rsidRDefault="00BB00AD" w:rsidP="00C358CC">
            <w:pPr>
              <w:spacing w:line="276" w:lineRule="auto"/>
              <w:jc w:val="right"/>
              <w:rPr>
                <w:b/>
                <w:bCs/>
                <w:color w:val="000000"/>
              </w:rPr>
            </w:pPr>
            <w:r w:rsidRPr="00BB00AD">
              <w:rPr>
                <w:b/>
                <w:bCs/>
                <w:color w:val="000000"/>
              </w:rPr>
              <w:t>0.033</w:t>
            </w:r>
          </w:p>
        </w:tc>
        <w:tc>
          <w:tcPr>
            <w:tcW w:w="1296" w:type="dxa"/>
            <w:tcBorders>
              <w:top w:val="nil"/>
              <w:left w:val="nil"/>
              <w:right w:val="nil"/>
            </w:tcBorders>
            <w:shd w:val="clear" w:color="auto" w:fill="auto"/>
            <w:noWrap/>
            <w:vAlign w:val="bottom"/>
          </w:tcPr>
          <w:p w14:paraId="2FB86B76" w14:textId="77777777" w:rsidR="00BB00AD" w:rsidRPr="00B47CE7" w:rsidRDefault="00BB00AD" w:rsidP="00C358CC">
            <w:pPr>
              <w:spacing w:line="276" w:lineRule="auto"/>
              <w:jc w:val="right"/>
              <w:rPr>
                <w:color w:val="000000"/>
              </w:rPr>
            </w:pPr>
          </w:p>
        </w:tc>
        <w:tc>
          <w:tcPr>
            <w:tcW w:w="996" w:type="dxa"/>
            <w:tcBorders>
              <w:top w:val="nil"/>
              <w:left w:val="nil"/>
              <w:right w:val="nil"/>
            </w:tcBorders>
            <w:shd w:val="clear" w:color="auto" w:fill="auto"/>
            <w:noWrap/>
            <w:vAlign w:val="bottom"/>
          </w:tcPr>
          <w:p w14:paraId="50FF4AC8" w14:textId="77777777" w:rsidR="00BB00AD" w:rsidRPr="00B47CE7" w:rsidRDefault="00BB00AD" w:rsidP="00C358CC">
            <w:pPr>
              <w:spacing w:line="276" w:lineRule="auto"/>
              <w:jc w:val="right"/>
              <w:rPr>
                <w:color w:val="000000"/>
              </w:rPr>
            </w:pPr>
          </w:p>
        </w:tc>
        <w:tc>
          <w:tcPr>
            <w:tcW w:w="1056" w:type="dxa"/>
            <w:tcBorders>
              <w:top w:val="nil"/>
              <w:left w:val="nil"/>
              <w:right w:val="nil"/>
            </w:tcBorders>
            <w:shd w:val="clear" w:color="auto" w:fill="auto"/>
            <w:noWrap/>
            <w:vAlign w:val="bottom"/>
          </w:tcPr>
          <w:p w14:paraId="6CE4CE58" w14:textId="77777777" w:rsidR="00BB00AD" w:rsidRPr="00B47CE7" w:rsidRDefault="00BB00AD" w:rsidP="00C358CC">
            <w:pPr>
              <w:spacing w:line="276" w:lineRule="auto"/>
              <w:jc w:val="right"/>
              <w:rPr>
                <w:color w:val="000000"/>
              </w:rPr>
            </w:pPr>
          </w:p>
        </w:tc>
      </w:tr>
      <w:tr w:rsidR="00BB00AD"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0F2AD314" w:rsidR="00BB00AD" w:rsidRPr="00BB00AD" w:rsidRDefault="00BB00AD" w:rsidP="00C358CC">
            <w:pPr>
              <w:spacing w:line="276" w:lineRule="auto"/>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24188D3F" w14:textId="36ACEB56" w:rsidR="00BB00AD" w:rsidRPr="00BB00AD" w:rsidRDefault="00BB00AD" w:rsidP="00C358CC">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5CEF7916" w14:textId="2FC13A10" w:rsidR="00BB00AD" w:rsidRPr="00BB00AD" w:rsidRDefault="00BB00AD" w:rsidP="00C358CC">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6A051A9B" w14:textId="1EF70C53" w:rsidR="00BB00AD" w:rsidRPr="00BB00AD" w:rsidRDefault="00BB00AD" w:rsidP="00C358CC">
            <w:pPr>
              <w:spacing w:line="276" w:lineRule="auto"/>
              <w:jc w:val="right"/>
              <w:rPr>
                <w:color w:val="000000"/>
              </w:rPr>
            </w:pPr>
            <w:r w:rsidRPr="00BB00AD">
              <w:rPr>
                <w:color w:val="000000"/>
              </w:rPr>
              <w:t>-9.83E-04</w:t>
            </w:r>
          </w:p>
        </w:tc>
        <w:tc>
          <w:tcPr>
            <w:tcW w:w="1166" w:type="dxa"/>
            <w:tcBorders>
              <w:top w:val="nil"/>
              <w:left w:val="nil"/>
              <w:bottom w:val="single" w:sz="4" w:space="0" w:color="auto"/>
              <w:right w:val="nil"/>
            </w:tcBorders>
            <w:shd w:val="clear" w:color="auto" w:fill="auto"/>
            <w:noWrap/>
            <w:vAlign w:val="bottom"/>
          </w:tcPr>
          <w:p w14:paraId="60DA8F70" w14:textId="5AD660E9" w:rsidR="00BB00AD" w:rsidRPr="00BB00AD" w:rsidRDefault="00BB00AD" w:rsidP="00C358CC">
            <w:pPr>
              <w:spacing w:line="276" w:lineRule="auto"/>
              <w:jc w:val="right"/>
              <w:rPr>
                <w:color w:val="000000"/>
              </w:rPr>
            </w:pPr>
            <w:r w:rsidRPr="00BB00AD">
              <w:rPr>
                <w:color w:val="000000"/>
              </w:rPr>
              <w:t>5.275</w:t>
            </w:r>
          </w:p>
        </w:tc>
        <w:tc>
          <w:tcPr>
            <w:tcW w:w="1076" w:type="dxa"/>
            <w:tcBorders>
              <w:top w:val="nil"/>
              <w:left w:val="nil"/>
              <w:bottom w:val="single" w:sz="4" w:space="0" w:color="auto"/>
              <w:right w:val="nil"/>
            </w:tcBorders>
            <w:shd w:val="clear" w:color="auto" w:fill="auto"/>
            <w:noWrap/>
            <w:vAlign w:val="bottom"/>
          </w:tcPr>
          <w:p w14:paraId="3BBDA171" w14:textId="4D2713A9" w:rsidR="00BB00AD" w:rsidRPr="00BB00AD" w:rsidRDefault="00BB00AD" w:rsidP="00C358CC">
            <w:pPr>
              <w:spacing w:line="276" w:lineRule="auto"/>
              <w:jc w:val="right"/>
              <w:rPr>
                <w:b/>
                <w:bCs/>
                <w:color w:val="000000"/>
              </w:rPr>
            </w:pPr>
            <w:r w:rsidRPr="00BB00AD">
              <w:rPr>
                <w:b/>
                <w:bCs/>
                <w:color w:val="000000"/>
              </w:rPr>
              <w:t>0.022</w:t>
            </w:r>
          </w:p>
        </w:tc>
        <w:tc>
          <w:tcPr>
            <w:tcW w:w="1296" w:type="dxa"/>
            <w:tcBorders>
              <w:top w:val="nil"/>
              <w:left w:val="nil"/>
              <w:right w:val="nil"/>
            </w:tcBorders>
            <w:shd w:val="clear" w:color="auto" w:fill="auto"/>
            <w:noWrap/>
            <w:vAlign w:val="bottom"/>
          </w:tcPr>
          <w:p w14:paraId="74E73926" w14:textId="77777777" w:rsidR="00BB00AD" w:rsidRPr="00B47CE7" w:rsidRDefault="00BB00AD" w:rsidP="00C358CC">
            <w:pPr>
              <w:spacing w:line="276" w:lineRule="auto"/>
              <w:jc w:val="right"/>
              <w:rPr>
                <w:color w:val="000000"/>
              </w:rPr>
            </w:pPr>
          </w:p>
        </w:tc>
        <w:tc>
          <w:tcPr>
            <w:tcW w:w="996" w:type="dxa"/>
            <w:tcBorders>
              <w:top w:val="nil"/>
              <w:left w:val="nil"/>
              <w:right w:val="nil"/>
            </w:tcBorders>
            <w:shd w:val="clear" w:color="auto" w:fill="auto"/>
            <w:noWrap/>
            <w:vAlign w:val="bottom"/>
          </w:tcPr>
          <w:p w14:paraId="6588637C" w14:textId="77777777" w:rsidR="00BB00AD" w:rsidRPr="00B47CE7" w:rsidRDefault="00BB00AD" w:rsidP="00C358CC">
            <w:pPr>
              <w:spacing w:line="276" w:lineRule="auto"/>
              <w:jc w:val="right"/>
              <w:rPr>
                <w:color w:val="000000"/>
              </w:rPr>
            </w:pPr>
          </w:p>
        </w:tc>
        <w:tc>
          <w:tcPr>
            <w:tcW w:w="1056" w:type="dxa"/>
            <w:tcBorders>
              <w:top w:val="nil"/>
              <w:left w:val="nil"/>
              <w:right w:val="nil"/>
            </w:tcBorders>
            <w:shd w:val="clear" w:color="auto" w:fill="auto"/>
            <w:noWrap/>
            <w:vAlign w:val="bottom"/>
          </w:tcPr>
          <w:p w14:paraId="3C5D6F7A" w14:textId="77777777" w:rsidR="00BB00AD" w:rsidRPr="00B47CE7" w:rsidRDefault="00BB00AD" w:rsidP="00C358CC">
            <w:pPr>
              <w:spacing w:line="276" w:lineRule="auto"/>
              <w:jc w:val="right"/>
              <w:rPr>
                <w:color w:val="000000"/>
              </w:rPr>
            </w:pPr>
          </w:p>
        </w:tc>
      </w:tr>
    </w:tbl>
    <w:p w14:paraId="2D029D7C" w14:textId="6CFF6664" w:rsidR="00823CBA" w:rsidRDefault="00B47CE7" w:rsidP="00C358CC">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proofErr w:type="gramStart"/>
      <w:r w:rsidRPr="006223F4">
        <w:t>)</w:t>
      </w:r>
      <w:proofErr w:type="gramEnd"/>
      <w:r w:rsidRPr="006223F4">
        <w:t xml:space="preserve">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rsidP="00C358CC">
      <w:pPr>
        <w:spacing w:line="480" w:lineRule="auto"/>
        <w:rPr>
          <w:color w:val="000000"/>
        </w:rPr>
      </w:pPr>
      <w:r>
        <w:rPr>
          <w:color w:val="000000"/>
        </w:rPr>
        <w:br w:type="page"/>
      </w:r>
    </w:p>
    <w:p w14:paraId="31881E94" w14:textId="1962F3A2" w:rsidR="00A67FF2" w:rsidRDefault="00A67FF2" w:rsidP="00C358CC">
      <w:pPr>
        <w:spacing w:line="480" w:lineRule="auto"/>
        <w:rPr>
          <w:b/>
        </w:rPr>
      </w:pPr>
      <w:r>
        <w:rPr>
          <w:b/>
        </w:rPr>
        <w:lastRenderedPageBreak/>
        <w:t xml:space="preserve">Figure </w:t>
      </w:r>
      <w:r w:rsidR="00151116">
        <w:rPr>
          <w:b/>
        </w:rPr>
        <w:t>5</w:t>
      </w:r>
    </w:p>
    <w:p w14:paraId="1B0FC9F9" w14:textId="15EB8121" w:rsidR="00A67FF2" w:rsidRPr="00F56D6E" w:rsidRDefault="00BB1B0B" w:rsidP="00C358CC">
      <w:pPr>
        <w:spacing w:line="480" w:lineRule="auto"/>
      </w:pPr>
      <w:r>
        <w:rPr>
          <w:noProof/>
        </w:rPr>
        <w:drawing>
          <wp:inline distT="0" distB="0" distL="0" distR="0" wp14:anchorId="06C57C66" wp14:editId="2AD1F7BF">
            <wp:extent cx="8993554" cy="5311471"/>
            <wp:effectExtent l="0" t="0" r="0" b="0"/>
            <wp:docPr id="1" name="Picture 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diagram&#10;&#10;Description automatically generated"/>
                    <pic:cNvPicPr/>
                  </pic:nvPicPr>
                  <pic:blipFill>
                    <a:blip r:embed="rId17"/>
                    <a:stretch>
                      <a:fillRect/>
                    </a:stretch>
                  </pic:blipFill>
                  <pic:spPr>
                    <a:xfrm>
                      <a:off x="0" y="0"/>
                      <a:ext cx="9004063" cy="5317677"/>
                    </a:xfrm>
                    <a:prstGeom prst="rect">
                      <a:avLst/>
                    </a:prstGeom>
                  </pic:spPr>
                </pic:pic>
              </a:graphicData>
            </a:graphic>
          </wp:inline>
        </w:drawing>
      </w:r>
    </w:p>
    <w:p w14:paraId="7A2F1A60" w14:textId="7D4919E7" w:rsidR="00A67FF2" w:rsidRPr="004177E2" w:rsidRDefault="00A67FF2" w:rsidP="00C358CC">
      <w:pPr>
        <w:spacing w:line="480" w:lineRule="auto"/>
        <w:rPr>
          <w:bCs/>
        </w:rPr>
      </w:pPr>
      <w:r>
        <w:rPr>
          <w:b/>
        </w:rPr>
        <w:lastRenderedPageBreak/>
        <w:t xml:space="preserve">Figure </w:t>
      </w:r>
      <w:r w:rsidR="00151116">
        <w:rPr>
          <w:b/>
        </w:rPr>
        <w:t>5</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050FC563" w14:textId="77777777" w:rsidR="00823CBA" w:rsidRDefault="00823CBA" w:rsidP="00C358CC">
      <w:pPr>
        <w:spacing w:line="480" w:lineRule="auto"/>
        <w:rPr>
          <w:bCs/>
        </w:rPr>
      </w:pPr>
    </w:p>
    <w:p w14:paraId="2F170640" w14:textId="4B6BE3D2" w:rsidR="00D06E10" w:rsidRDefault="00D06E10" w:rsidP="00C358CC">
      <w:pPr>
        <w:spacing w:line="480" w:lineRule="auto"/>
        <w:rPr>
          <w:bCs/>
        </w:rPr>
        <w:sectPr w:rsidR="00D06E10"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0E7383" w:rsidRDefault="00664380" w:rsidP="00C358CC">
      <w:pPr>
        <w:spacing w:line="480" w:lineRule="auto"/>
        <w:rPr>
          <w:bCs/>
          <w:i/>
          <w:iCs/>
        </w:rPr>
      </w:pPr>
      <w:r w:rsidRPr="000E7383">
        <w:rPr>
          <w:bCs/>
          <w:i/>
          <w:iCs/>
        </w:rPr>
        <w:lastRenderedPageBreak/>
        <w:t>Tradeoffs between nitrogen and water use</w:t>
      </w:r>
    </w:p>
    <w:p w14:paraId="2AFA0F27" w14:textId="2B7B3FE3" w:rsidR="00CE2816" w:rsidRDefault="00CE2816" w:rsidP="00C358CC">
      <w:pPr>
        <w:spacing w:line="480" w:lineRule="auto"/>
        <w:ind w:firstLine="720"/>
        <w:rPr>
          <w:bCs/>
        </w:rPr>
      </w:pPr>
      <w:r>
        <w:rPr>
          <w:bCs/>
        </w:rPr>
        <w:t>Increasing nitrogen fertilization generally decreased PNUE (Table 6; Fig. 6A)</w:t>
      </w:r>
      <w:r w:rsidR="00CC07AC">
        <w:rPr>
          <w:bCs/>
        </w:rPr>
        <w:t>; however, this pattern was only observed in inoculated pots (Table 6, inoculation*fertilization interaction; Tukey: p&lt;0.001). Increasing CO</w:t>
      </w:r>
      <w:r w:rsidR="00CC07AC">
        <w:rPr>
          <w:bCs/>
          <w:vertAlign w:val="subscript"/>
        </w:rPr>
        <w:t>2</w:t>
      </w:r>
      <w:r w:rsidR="00CC07AC">
        <w:rPr>
          <w:bCs/>
        </w:rPr>
        <w:t xml:space="preserve"> concentrations and inoculation each generally increased PNUE (Table 6).</w:t>
      </w:r>
    </w:p>
    <w:p w14:paraId="324EA6B5" w14:textId="04432366" w:rsidR="00CC07AC" w:rsidRDefault="00CC07AC" w:rsidP="00C358CC">
      <w:pPr>
        <w:spacing w:line="480" w:lineRule="auto"/>
        <w:ind w:firstLine="720"/>
        <w:rPr>
          <w:bCs/>
        </w:rPr>
      </w:pPr>
      <w:r>
        <w:rPr>
          <w:bCs/>
        </w:rPr>
        <w:t>Increasing nitrogen fertilization generally increased intrinsic water use efficiency, with no apparent individual or interactive effect of CO</w:t>
      </w:r>
      <w:r>
        <w:rPr>
          <w:bCs/>
          <w:vertAlign w:val="subscript"/>
        </w:rPr>
        <w:t>2</w:t>
      </w:r>
      <w:r>
        <w:rPr>
          <w:bCs/>
        </w:rPr>
        <w:t xml:space="preserve"> and inoculation (Table 6; Fig. 6B).</w:t>
      </w:r>
    </w:p>
    <w:p w14:paraId="1EB1C4EB" w14:textId="54734480" w:rsidR="00CC07AC" w:rsidRDefault="00CC07AC" w:rsidP="00C358CC">
      <w:pPr>
        <w:spacing w:line="480" w:lineRule="auto"/>
        <w:ind w:firstLine="720"/>
        <w:rPr>
          <w:bCs/>
        </w:rPr>
      </w:pPr>
      <w:r>
        <w:rPr>
          <w:bCs/>
        </w:rPr>
        <w:t xml:space="preserve">Increasing nitrogen fertilization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6; Fig. 6C), a pattern that was only observed in inoculated pots (Table 6, inoculation*fertilization interaction; Tukey: p&lt;0.001). Increasing CO</w:t>
      </w:r>
      <w:r>
        <w:rPr>
          <w:bCs/>
          <w:vertAlign w:val="subscript"/>
        </w:rPr>
        <w:t>2</w:t>
      </w:r>
      <w:r>
        <w:rPr>
          <w:bCs/>
        </w:rPr>
        <w:t xml:space="preserve"> concentration and inoculation each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6).</w:t>
      </w:r>
    </w:p>
    <w:p w14:paraId="0CB8D1E0" w14:textId="637C0BC3" w:rsidR="00607093" w:rsidRPr="00607093" w:rsidRDefault="00607093" w:rsidP="00C358CC">
      <w:pPr>
        <w:spacing w:line="480" w:lineRule="auto"/>
        <w:ind w:firstLine="720"/>
        <w:rPr>
          <w:bCs/>
        </w:rPr>
      </w:pPr>
      <w:r>
        <w:rPr>
          <w:bCs/>
        </w:rPr>
        <w:t xml:space="preserve">Increasing nitrogen fertilization generally increased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6; Fig. 6D). A weak marginal interaction between CO</w:t>
      </w:r>
      <w:r>
        <w:rPr>
          <w:bCs/>
          <w:vertAlign w:val="subscript"/>
        </w:rPr>
        <w:t>2</w:t>
      </w:r>
      <w:r>
        <w:rPr>
          <w:bCs/>
        </w:rPr>
        <w:t xml:space="preserve"> concentration and inoculation (Table 6) </w:t>
      </w:r>
      <w:r w:rsidRPr="000E7383">
        <w:rPr>
          <w:bCs/>
        </w:rPr>
        <w:t xml:space="preserve">indicated that inoculation resulted in an 11% </w:t>
      </w:r>
      <w:r>
        <w:rPr>
          <w:bCs/>
        </w:rPr>
        <w:t xml:space="preserve">nonsignificant </w:t>
      </w:r>
      <w:r w:rsidRPr="000E7383">
        <w:rPr>
          <w:bCs/>
        </w:rPr>
        <w:t xml:space="preserve">stimulation in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r>
        <w:rPr>
          <w:bCs/>
        </w:rPr>
        <w:t xml:space="preserve"> There was no individual effect of CO</w:t>
      </w:r>
      <w:r>
        <w:rPr>
          <w:bCs/>
          <w:vertAlign w:val="subscript"/>
        </w:rPr>
        <w:t>2</w:t>
      </w:r>
      <w:r>
        <w:rPr>
          <w:bCs/>
        </w:rPr>
        <w:t xml:space="preserve"> concentration or inoculation on</w:t>
      </w:r>
      <w:r w:rsidRPr="00607093">
        <w:rPr>
          <w:bCs/>
          <w:i/>
          <w:iCs/>
        </w:rPr>
        <w:t xml:space="preserve">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6).</w:t>
      </w:r>
    </w:p>
    <w:p w14:paraId="0CEB7B47" w14:textId="77777777" w:rsidR="00F56D6E" w:rsidRDefault="00F56D6E" w:rsidP="00C358CC">
      <w:pPr>
        <w:spacing w:line="480" w:lineRule="auto"/>
        <w:rPr>
          <w:bCs/>
          <w:sz w:val="22"/>
          <w:szCs w:val="22"/>
        </w:rPr>
      </w:pPr>
    </w:p>
    <w:p w14:paraId="0C4052BC" w14:textId="77777777" w:rsidR="00F56D6E" w:rsidRDefault="00F56D6E" w:rsidP="00C358CC">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0DD8F20E" w14:textId="0DF7FC16" w:rsidR="00320015" w:rsidRPr="00E90F4A" w:rsidRDefault="00F56D6E" w:rsidP="00C358CC">
      <w:pPr>
        <w:spacing w:line="480" w:lineRule="auto"/>
        <w:rPr>
          <w:bCs/>
        </w:rPr>
      </w:pPr>
      <w:r w:rsidRPr="006223F4">
        <w:rPr>
          <w:b/>
        </w:rPr>
        <w:lastRenderedPageBreak/>
        <w:t xml:space="preserve">Table </w:t>
      </w:r>
      <w:r w:rsidR="00151116">
        <w:rPr>
          <w:b/>
        </w:rPr>
        <w:t>6</w:t>
      </w:r>
      <w:r w:rsidR="000E7383">
        <w:rPr>
          <w:b/>
        </w:rPr>
        <w:t xml:space="preserve"> </w:t>
      </w:r>
      <w:r w:rsidR="000E7383">
        <w:rPr>
          <w:bCs/>
        </w:rPr>
        <w:t>Effects of soil nitrogen fertilization, inoculation, and CO</w:t>
      </w:r>
      <w:r w:rsidR="000E7383">
        <w:rPr>
          <w:bCs/>
          <w:vertAlign w:val="subscript"/>
        </w:rPr>
        <w:t>2</w:t>
      </w:r>
      <w:r w:rsidR="000E7383">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rsidP="00C358CC">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rsidP="00C358CC">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rsidP="00C358CC">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rsidP="00C358CC">
            <w:pPr>
              <w:spacing w:line="276" w:lineRule="auto"/>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28C91422" w:rsidR="00F56D6E" w:rsidRPr="00BB00AD" w:rsidRDefault="00F56D6E" w:rsidP="00C358CC">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spellEnd"/>
            <w:proofErr w:type="gram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C358CC">
            <w:pPr>
              <w:spacing w:line="276" w:lineRule="auto"/>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C358CC">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C358CC">
            <w:pPr>
              <w:spacing w:line="276" w:lineRule="auto"/>
              <w:rPr>
                <w:color w:val="000000"/>
              </w:rPr>
            </w:pPr>
            <w:r>
              <w:rPr>
                <w:color w:val="000000"/>
              </w:rPr>
              <w:t>p-value</w:t>
            </w:r>
          </w:p>
        </w:tc>
      </w:tr>
      <w:tr w:rsidR="00BB00AD"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BB00AD" w:rsidRPr="00F56D6E"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BB00AD" w:rsidRPr="00F56D6E" w:rsidRDefault="00BB00AD" w:rsidP="00C358CC">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609F2689" w:rsidR="00BB00AD" w:rsidRPr="00BB00AD" w:rsidRDefault="00BB00AD" w:rsidP="00C358CC">
            <w:pPr>
              <w:spacing w:line="276" w:lineRule="auto"/>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2142BE9F"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0B625432"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242A2F90" w:rsidR="00BB00AD" w:rsidRPr="00BB00AD" w:rsidRDefault="00BB00AD" w:rsidP="00C358CC">
            <w:pPr>
              <w:spacing w:line="276" w:lineRule="auto"/>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3C3CD8AD" w14:textId="2C225935"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D11C811"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3A6F1BAD" w:rsidR="00BB00AD" w:rsidRPr="00BB00AD" w:rsidRDefault="00BB00AD" w:rsidP="00C358CC">
            <w:pPr>
              <w:spacing w:line="276" w:lineRule="auto"/>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4889DE90"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73FF3777" w:rsidR="00BB00AD" w:rsidRPr="00BB00AD" w:rsidRDefault="00BB00AD" w:rsidP="00C358CC">
            <w:pPr>
              <w:spacing w:line="276" w:lineRule="auto"/>
              <w:jc w:val="right"/>
              <w:rPr>
                <w:color w:val="000000"/>
              </w:rPr>
            </w:pPr>
            <w:r w:rsidRPr="00BB00AD">
              <w:rPr>
                <w:color w:val="000000"/>
              </w:rPr>
              <w:t>-</w:t>
            </w:r>
          </w:p>
        </w:tc>
      </w:tr>
      <w:tr w:rsidR="00BB00AD"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0D822B64" w:rsidR="00BB00AD" w:rsidRPr="00BB00AD" w:rsidRDefault="00BB00AD" w:rsidP="00C358CC">
            <w:pPr>
              <w:spacing w:line="276" w:lineRule="auto"/>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7D668D8" w14:textId="59273204" w:rsidR="00BB00AD" w:rsidRPr="00BB00AD" w:rsidRDefault="00BB00AD" w:rsidP="00C358CC">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378105B4" w14:textId="2EE4D39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BC49F0F" w14:textId="5735EF0B" w:rsidR="00BB00AD" w:rsidRPr="00BB00AD" w:rsidRDefault="00BB00AD" w:rsidP="00C358CC">
            <w:pPr>
              <w:spacing w:line="276" w:lineRule="auto"/>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7116E607" w14:textId="31281826" w:rsidR="00BB00AD" w:rsidRPr="00BB00AD" w:rsidRDefault="00BB00AD" w:rsidP="00C358CC">
            <w:pPr>
              <w:spacing w:line="276" w:lineRule="auto"/>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168383D2" w14:textId="4B2A08F3" w:rsidR="00BB00AD" w:rsidRPr="00BB00AD" w:rsidRDefault="00BB00AD" w:rsidP="00C358CC">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E64CAB5" w14:textId="516A1BE3" w:rsidR="00BB00AD" w:rsidRPr="00BB00AD" w:rsidRDefault="00BB00AD" w:rsidP="00C358CC">
            <w:pPr>
              <w:spacing w:line="276" w:lineRule="auto"/>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0BC15D2C" w14:textId="44B1E8DC" w:rsidR="00BB00AD" w:rsidRPr="00BB00AD" w:rsidRDefault="00BB00AD" w:rsidP="00C358CC">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1420052E" w14:textId="43876B94" w:rsidR="00BB00AD" w:rsidRPr="00BB00AD" w:rsidRDefault="00BB00AD" w:rsidP="00C358CC">
            <w:pPr>
              <w:spacing w:line="276" w:lineRule="auto"/>
              <w:jc w:val="right"/>
              <w:rPr>
                <w:b/>
                <w:bCs/>
                <w:color w:val="000000"/>
              </w:rPr>
            </w:pPr>
            <w:r w:rsidRPr="00BB00AD">
              <w:rPr>
                <w:b/>
                <w:bCs/>
                <w:color w:val="000000"/>
              </w:rPr>
              <w:t>0.044</w:t>
            </w:r>
          </w:p>
        </w:tc>
      </w:tr>
      <w:tr w:rsidR="00BB00AD"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BB00AD" w:rsidRPr="00F56D6E"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00618127" w:rsidR="00BB00AD" w:rsidRPr="00BB00AD" w:rsidRDefault="00BB00AD" w:rsidP="00C358CC">
            <w:pPr>
              <w:spacing w:line="276" w:lineRule="auto"/>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3ACC3D55" w14:textId="3B65FB90" w:rsidR="00BB00AD" w:rsidRPr="00BB00AD" w:rsidRDefault="00BB00AD" w:rsidP="00C358CC">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4859C842" w14:textId="41BD5BB5"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76478C6" w14:textId="3618C54A" w:rsidR="00BB00AD" w:rsidRPr="00BB00AD" w:rsidRDefault="00BB00AD" w:rsidP="00C358CC">
            <w:pPr>
              <w:spacing w:line="276" w:lineRule="auto"/>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47A13E1" w14:textId="28BCF66B" w:rsidR="00BB00AD" w:rsidRPr="00BB00AD" w:rsidRDefault="00BB00AD" w:rsidP="00C358CC">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7A59714E" w14:textId="08D866A6" w:rsidR="00BB00AD" w:rsidRPr="00BB00AD" w:rsidRDefault="00BB00AD" w:rsidP="00C358CC">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545CC3FB" w14:textId="5C9F72E5" w:rsidR="00BB00AD" w:rsidRPr="00BB00AD" w:rsidRDefault="00BB00AD" w:rsidP="00C358CC">
            <w:pPr>
              <w:spacing w:line="276" w:lineRule="auto"/>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05D75DC3" w14:textId="7A04248A" w:rsidR="00BB00AD" w:rsidRPr="00BB00AD" w:rsidRDefault="00BB00AD" w:rsidP="00C358CC">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3234B2B2" w14:textId="2EC1A632" w:rsidR="00BB00AD" w:rsidRPr="00BB00AD" w:rsidRDefault="00BB00AD" w:rsidP="00C358CC">
            <w:pPr>
              <w:spacing w:line="276" w:lineRule="auto"/>
              <w:jc w:val="right"/>
              <w:rPr>
                <w:b/>
                <w:bCs/>
                <w:color w:val="000000"/>
              </w:rPr>
            </w:pPr>
            <w:r w:rsidRPr="00BB00AD">
              <w:rPr>
                <w:b/>
                <w:bCs/>
                <w:color w:val="000000"/>
              </w:rPr>
              <w:t>0.021</w:t>
            </w:r>
          </w:p>
        </w:tc>
      </w:tr>
      <w:tr w:rsidR="00BB00AD"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BB00AD" w:rsidRPr="00F56D6E"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D53EEF5" w:rsidR="00BB00AD" w:rsidRPr="00BB00AD" w:rsidRDefault="00BB00AD" w:rsidP="00C358CC">
            <w:pPr>
              <w:spacing w:line="276" w:lineRule="auto"/>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75650723" w14:textId="4977A3A1" w:rsidR="00BB00AD" w:rsidRPr="00BB00AD" w:rsidRDefault="00BB00AD" w:rsidP="00C358CC">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3FCFB1A4" w14:textId="13B9576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DDEB806" w14:textId="49E37ECB" w:rsidR="00BB00AD" w:rsidRPr="00BB00AD" w:rsidRDefault="00BB00AD" w:rsidP="00C358CC">
            <w:pPr>
              <w:spacing w:line="276" w:lineRule="auto"/>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044670AF" w14:textId="60D9DE5C" w:rsidR="00BB00AD" w:rsidRPr="00BB00AD" w:rsidRDefault="00BB00AD" w:rsidP="00C358CC">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1D5DAD63" w14:textId="6FF3A99A" w:rsidR="00BB00AD" w:rsidRPr="00BB00AD" w:rsidRDefault="00BB00AD" w:rsidP="00C358CC">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2DD17134" w14:textId="309CB6C3" w:rsidR="00BB00AD" w:rsidRPr="00BB00AD" w:rsidRDefault="00BB00AD" w:rsidP="00C358CC">
            <w:pPr>
              <w:spacing w:line="276" w:lineRule="auto"/>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6F0A13F" w14:textId="5BF7FDC0" w:rsidR="00BB00AD" w:rsidRPr="00BB00AD" w:rsidRDefault="00BB00AD" w:rsidP="00C358CC">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6866C10E" w14:textId="34F91EED" w:rsidR="00BB00AD" w:rsidRPr="00BB00AD" w:rsidRDefault="00BB00AD" w:rsidP="00C358CC">
            <w:pPr>
              <w:spacing w:line="276" w:lineRule="auto"/>
              <w:jc w:val="right"/>
              <w:rPr>
                <w:b/>
                <w:bCs/>
                <w:color w:val="000000"/>
              </w:rPr>
            </w:pPr>
            <w:r w:rsidRPr="00BB00AD">
              <w:rPr>
                <w:b/>
                <w:bCs/>
                <w:color w:val="000000"/>
              </w:rPr>
              <w:t>&lt;0.001</w:t>
            </w:r>
          </w:p>
        </w:tc>
      </w:tr>
      <w:tr w:rsidR="00BB00AD"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0C3E37A9" w:rsidR="00BB00AD" w:rsidRPr="00BB00AD" w:rsidRDefault="00BB00AD" w:rsidP="00C358CC">
            <w:pPr>
              <w:spacing w:line="276" w:lineRule="auto"/>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E111166" w14:textId="2FEC69FB" w:rsidR="00BB00AD" w:rsidRPr="00BB00AD" w:rsidRDefault="00BB00AD" w:rsidP="00C358CC">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FD5458D" w14:textId="78730367" w:rsidR="00BB00AD" w:rsidRPr="00BB00AD" w:rsidRDefault="00BB00AD" w:rsidP="00C358CC">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33DA27B6" w14:textId="669C8651" w:rsidR="00BB00AD" w:rsidRPr="00BB00AD" w:rsidRDefault="00BB00AD" w:rsidP="00C358CC">
            <w:pPr>
              <w:spacing w:line="276" w:lineRule="auto"/>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533243C3" w14:textId="43C85326" w:rsidR="00BB00AD" w:rsidRPr="00BB00AD" w:rsidRDefault="00BB00AD" w:rsidP="00C358CC">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4A5E7717" w14:textId="3D112A3C" w:rsidR="00BB00AD" w:rsidRPr="00BB00AD" w:rsidRDefault="00BB00AD" w:rsidP="00C358CC">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250B92BC" w14:textId="21D3F269" w:rsidR="00BB00AD" w:rsidRPr="00BB00AD" w:rsidRDefault="00BB00AD" w:rsidP="00C358CC">
            <w:pPr>
              <w:spacing w:line="276" w:lineRule="auto"/>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480906EB" w14:textId="45FA23EE" w:rsidR="00BB00AD" w:rsidRPr="00BB00AD" w:rsidRDefault="00BB00AD" w:rsidP="00C358CC">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1D5B504C" w14:textId="6B41B6FC" w:rsidR="00BB00AD" w:rsidRPr="00BB00AD" w:rsidRDefault="00BB00AD" w:rsidP="00C358CC">
            <w:pPr>
              <w:spacing w:line="276" w:lineRule="auto"/>
              <w:jc w:val="right"/>
              <w:rPr>
                <w:color w:val="000000"/>
              </w:rPr>
            </w:pPr>
            <w:r w:rsidRPr="00BB00AD">
              <w:rPr>
                <w:color w:val="000000"/>
              </w:rPr>
              <w:t>0.855</w:t>
            </w:r>
          </w:p>
        </w:tc>
      </w:tr>
      <w:tr w:rsidR="00BB00AD"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078E2B01" w:rsidR="00BB00AD" w:rsidRPr="00BB00AD" w:rsidRDefault="00BB00AD" w:rsidP="00C358CC">
            <w:pPr>
              <w:spacing w:line="276" w:lineRule="auto"/>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3508B8AB" w14:textId="4FA08AF5" w:rsidR="00BB00AD" w:rsidRPr="00BB00AD" w:rsidRDefault="00BB00AD" w:rsidP="00C358CC">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2AA137BD" w14:textId="5C093146" w:rsidR="00BB00AD" w:rsidRPr="00BB00AD" w:rsidRDefault="00BB00AD" w:rsidP="00C358CC">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05E4094F" w14:textId="051F79E6" w:rsidR="00BB00AD" w:rsidRPr="00BB00AD" w:rsidRDefault="00BB00AD" w:rsidP="00C358CC">
            <w:pPr>
              <w:spacing w:line="276" w:lineRule="auto"/>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1845BF4B" w14:textId="0275BD6A" w:rsidR="00BB00AD" w:rsidRPr="00BB00AD" w:rsidRDefault="00BB00AD" w:rsidP="00C358CC">
            <w:pPr>
              <w:spacing w:line="276" w:lineRule="auto"/>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46C85E70" w14:textId="0E73F4D5" w:rsidR="00BB00AD" w:rsidRPr="00BB00AD" w:rsidRDefault="00BB00AD" w:rsidP="00C358CC">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0FDBBF63" w14:textId="1936A68B" w:rsidR="00BB00AD" w:rsidRPr="00BB00AD" w:rsidRDefault="00BB00AD" w:rsidP="00C358CC">
            <w:pPr>
              <w:spacing w:line="276" w:lineRule="auto"/>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4A047D" w14:textId="73081347" w:rsidR="00BB00AD" w:rsidRPr="00BB00AD" w:rsidRDefault="00BB00AD" w:rsidP="00C358CC">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3E9B3336" w14:textId="64FDDC8F" w:rsidR="00BB00AD" w:rsidRPr="00BB00AD" w:rsidRDefault="00BB00AD" w:rsidP="00C358CC">
            <w:pPr>
              <w:spacing w:line="276" w:lineRule="auto"/>
              <w:jc w:val="right"/>
              <w:rPr>
                <w:color w:val="000000"/>
              </w:rPr>
            </w:pPr>
            <w:r w:rsidRPr="00BB00AD">
              <w:rPr>
                <w:color w:val="000000"/>
              </w:rPr>
              <w:t>0.367</w:t>
            </w:r>
          </w:p>
        </w:tc>
      </w:tr>
      <w:tr w:rsidR="00BB00AD"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BB00AD" w:rsidRPr="00F56D6E"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6CC905CC" w:rsidR="00BB00AD" w:rsidRPr="00BB00AD" w:rsidRDefault="00BB00AD" w:rsidP="00C358CC">
            <w:pPr>
              <w:spacing w:line="276" w:lineRule="auto"/>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1D81B83C" w14:textId="7AE036B1" w:rsidR="00BB00AD" w:rsidRPr="00BB00AD" w:rsidRDefault="00BB00AD" w:rsidP="00C358CC">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148588E7" w14:textId="2100895B"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61E1B4BF" w14:textId="646B6CE5" w:rsidR="00BB00AD" w:rsidRPr="00BB00AD" w:rsidRDefault="00BB00AD" w:rsidP="00C358CC">
            <w:pPr>
              <w:spacing w:line="276" w:lineRule="auto"/>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2ADFF162" w14:textId="37448877" w:rsidR="00BB00AD" w:rsidRPr="00BB00AD" w:rsidRDefault="00BB00AD" w:rsidP="00C358CC">
            <w:pPr>
              <w:spacing w:line="276" w:lineRule="auto"/>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6C3C08F3" w14:textId="78DBB9E8" w:rsidR="00BB00AD" w:rsidRPr="00BB00AD" w:rsidRDefault="00BB00AD" w:rsidP="00C358CC">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56305600" w14:textId="3346976B" w:rsidR="00BB00AD" w:rsidRPr="00BB00AD" w:rsidRDefault="00BB00AD" w:rsidP="00C358CC">
            <w:pPr>
              <w:spacing w:line="276" w:lineRule="auto"/>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1760246E" w14:textId="42B0139D" w:rsidR="00BB00AD" w:rsidRPr="00BB00AD" w:rsidRDefault="00BB00AD" w:rsidP="00C358CC">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5E624F0D" w14:textId="66190077" w:rsidR="00BB00AD" w:rsidRPr="00BB00AD" w:rsidRDefault="00BB00AD" w:rsidP="00C358CC">
            <w:pPr>
              <w:spacing w:line="276" w:lineRule="auto"/>
              <w:jc w:val="right"/>
              <w:rPr>
                <w:b/>
                <w:bCs/>
                <w:color w:val="000000"/>
              </w:rPr>
            </w:pPr>
            <w:r w:rsidRPr="00BB00AD">
              <w:rPr>
                <w:b/>
                <w:bCs/>
                <w:color w:val="000000"/>
              </w:rPr>
              <w:t>0.016</w:t>
            </w:r>
          </w:p>
        </w:tc>
      </w:tr>
      <w:tr w:rsidR="00BB00AD"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25E66823" w:rsidR="00BB00AD" w:rsidRPr="00BB00AD" w:rsidRDefault="00BB00AD" w:rsidP="00C358CC">
            <w:pPr>
              <w:spacing w:line="276" w:lineRule="auto"/>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03E52632" w14:textId="144DC0C3" w:rsidR="00BB00AD" w:rsidRPr="00BB00AD" w:rsidRDefault="00BB00AD" w:rsidP="00C358CC">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08F6F621" w14:textId="4B69629D" w:rsidR="00BB00AD" w:rsidRPr="00BB00AD" w:rsidRDefault="00BB00AD" w:rsidP="00C358CC">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54CF8AE" w14:textId="7E7DF7E3" w:rsidR="00BB00AD" w:rsidRPr="00BB00AD" w:rsidRDefault="00BB00AD" w:rsidP="00C358CC">
            <w:pPr>
              <w:spacing w:line="276" w:lineRule="auto"/>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74ECD086" w14:textId="744636D1" w:rsidR="00BB00AD" w:rsidRPr="00BB00AD" w:rsidRDefault="00BB00AD" w:rsidP="00C358CC">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3C08900D" w14:textId="09D56055" w:rsidR="00BB00AD" w:rsidRPr="00BB00AD" w:rsidRDefault="00BB00AD" w:rsidP="00C358CC">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2F8B27CD" w14:textId="1B0FDCD8" w:rsidR="00BB00AD" w:rsidRPr="00BB00AD" w:rsidRDefault="00BB00AD" w:rsidP="00C358CC">
            <w:pPr>
              <w:spacing w:line="276" w:lineRule="auto"/>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0882BE97" w14:textId="467701BF" w:rsidR="00BB00AD" w:rsidRPr="00BB00AD" w:rsidRDefault="00BB00AD" w:rsidP="00C358CC">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AD6558A" w14:textId="0F7A1E8C" w:rsidR="00BB00AD" w:rsidRPr="00BB00AD" w:rsidRDefault="00BB00AD" w:rsidP="00C358CC">
            <w:pPr>
              <w:spacing w:line="276" w:lineRule="auto"/>
              <w:jc w:val="right"/>
              <w:rPr>
                <w:color w:val="000000"/>
              </w:rPr>
            </w:pPr>
            <w:r w:rsidRPr="00BB00AD">
              <w:rPr>
                <w:color w:val="000000"/>
              </w:rPr>
              <w:t>0.758</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C358CC">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C358CC">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358CC">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358CC">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358CC">
            <w:pPr>
              <w:spacing w:line="276" w:lineRule="auto"/>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C358CC">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C358CC">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783F205A" w:rsidR="00CF1697" w:rsidRPr="00BB00AD" w:rsidRDefault="009B7C4B" w:rsidP="00C358CC">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358CC">
            <w:pPr>
              <w:spacing w:line="276" w:lineRule="auto"/>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358CC">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C358CC">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C358CC">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358CC">
            <w:pPr>
              <w:spacing w:line="276" w:lineRule="auto"/>
              <w:jc w:val="right"/>
              <w:rPr>
                <w:color w:val="000000"/>
              </w:rPr>
            </w:pPr>
          </w:p>
        </w:tc>
      </w:tr>
      <w:tr w:rsidR="00BB00AD"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BB00AD" w:rsidRPr="00B47CE7"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BB00AD" w:rsidRPr="00F56D6E" w:rsidRDefault="00BB00AD" w:rsidP="00C358C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5984692F" w:rsidR="00BB00AD" w:rsidRPr="00BB00AD" w:rsidRDefault="00BB00AD" w:rsidP="00C358CC">
            <w:pPr>
              <w:spacing w:line="276" w:lineRule="auto"/>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460DCF92"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3F6F20CD" w:rsidR="00BB00AD" w:rsidRPr="00BB00AD" w:rsidRDefault="00BB00AD" w:rsidP="00C358CC">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759A9096"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BB00AD" w:rsidRPr="00F56D6E" w:rsidRDefault="00BB00AD" w:rsidP="00C358CC">
            <w:pPr>
              <w:spacing w:line="276" w:lineRule="auto"/>
              <w:jc w:val="right"/>
              <w:rPr>
                <w:color w:val="000000"/>
              </w:rPr>
            </w:pPr>
          </w:p>
        </w:tc>
      </w:tr>
      <w:tr w:rsidR="00BB00AD"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2BCF0959" w:rsidR="00BB00AD" w:rsidRPr="00BB00AD" w:rsidRDefault="00BB00AD" w:rsidP="00C358CC">
            <w:pPr>
              <w:spacing w:line="276" w:lineRule="auto"/>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5B39FC2E" w14:textId="4857FF4B" w:rsidR="00BB00AD" w:rsidRPr="00BB00AD" w:rsidRDefault="00BB00AD" w:rsidP="00C358CC">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5A8C6A3E" w14:textId="5EDC2A1F" w:rsidR="00BB00AD" w:rsidRPr="00BB00AD" w:rsidRDefault="00BB00AD" w:rsidP="00C358CC">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57D4BE30"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BB00AD" w:rsidRPr="00F56D6E" w:rsidRDefault="00BB00AD" w:rsidP="00C358CC">
            <w:pPr>
              <w:spacing w:line="276" w:lineRule="auto"/>
              <w:jc w:val="right"/>
              <w:rPr>
                <w:color w:val="000000"/>
              </w:rPr>
            </w:pPr>
          </w:p>
        </w:tc>
      </w:tr>
      <w:tr w:rsidR="00BB00AD"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BB00AD" w:rsidRPr="00B47CE7"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2AD93FB1" w:rsidR="00BB00AD" w:rsidRPr="00BB00AD" w:rsidRDefault="00BB00AD" w:rsidP="00C358CC">
            <w:pPr>
              <w:spacing w:line="276" w:lineRule="auto"/>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54762D9C" w14:textId="5520C284" w:rsidR="00BB00AD" w:rsidRPr="00BB00AD" w:rsidRDefault="00BB00AD" w:rsidP="00C358CC">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54C08C8B" w14:textId="10D59852" w:rsidR="00BB00AD" w:rsidRPr="00BB00AD" w:rsidRDefault="00BB00AD" w:rsidP="00C358CC">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79DC8649"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BB00AD" w:rsidRPr="00F56D6E" w:rsidRDefault="00BB00AD" w:rsidP="00C358CC">
            <w:pPr>
              <w:spacing w:line="276" w:lineRule="auto"/>
              <w:jc w:val="right"/>
              <w:rPr>
                <w:color w:val="000000"/>
              </w:rPr>
            </w:pPr>
          </w:p>
        </w:tc>
      </w:tr>
      <w:tr w:rsidR="00BB00AD"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BB00AD" w:rsidRPr="00B47CE7"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78E78BE8" w:rsidR="00BB00AD" w:rsidRPr="00BB00AD" w:rsidRDefault="00BB00AD" w:rsidP="00C358CC">
            <w:pPr>
              <w:spacing w:line="276" w:lineRule="auto"/>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0B0E12D4" w14:textId="276FB89F" w:rsidR="00BB00AD" w:rsidRPr="00BB00AD" w:rsidRDefault="00BB00AD" w:rsidP="00C358CC">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35F50C4F" w14:textId="21F95F07"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BB00AD" w:rsidRPr="00F56D6E" w:rsidRDefault="00BB00AD" w:rsidP="00C358CC">
            <w:pPr>
              <w:spacing w:line="276" w:lineRule="auto"/>
              <w:jc w:val="right"/>
              <w:rPr>
                <w:color w:val="000000"/>
              </w:rPr>
            </w:pPr>
          </w:p>
        </w:tc>
      </w:tr>
      <w:tr w:rsidR="00BB00AD"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24FCA6E" w:rsidR="00BB00AD" w:rsidRPr="00BB00AD" w:rsidRDefault="00BB00AD" w:rsidP="00C358CC">
            <w:pPr>
              <w:spacing w:line="276" w:lineRule="auto"/>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0412EF81" w14:textId="5BEE9F87" w:rsidR="00BB00AD" w:rsidRPr="00BB00AD" w:rsidRDefault="00BB00AD" w:rsidP="00C358CC">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57AD0C6" w14:textId="5959113D" w:rsidR="00BB00AD" w:rsidRPr="00BB00AD" w:rsidRDefault="00BB00AD" w:rsidP="00C358CC">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33A81C83"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BB00AD" w:rsidRPr="00F56D6E" w:rsidRDefault="00BB00AD" w:rsidP="00C358CC">
            <w:pPr>
              <w:spacing w:line="276" w:lineRule="auto"/>
              <w:jc w:val="right"/>
              <w:rPr>
                <w:color w:val="000000"/>
              </w:rPr>
            </w:pPr>
          </w:p>
        </w:tc>
      </w:tr>
      <w:tr w:rsidR="00BB00AD"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4F4A58E0" w:rsidR="00BB00AD" w:rsidRPr="00BB00AD" w:rsidRDefault="00BB00AD" w:rsidP="00C358CC">
            <w:pPr>
              <w:spacing w:line="276" w:lineRule="auto"/>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69A9C518" w14:textId="3F48CEE3" w:rsidR="00BB00AD" w:rsidRPr="00BB00AD" w:rsidRDefault="00BB00AD" w:rsidP="00C358CC">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30FB1E88" w14:textId="3142DACA" w:rsidR="00BB00AD" w:rsidRPr="00BB00AD" w:rsidRDefault="00BB00AD" w:rsidP="00C358CC">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2CCF2811"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BB00AD" w:rsidRPr="00F56D6E" w:rsidRDefault="00BB00AD" w:rsidP="00C358CC">
            <w:pPr>
              <w:spacing w:line="276" w:lineRule="auto"/>
              <w:jc w:val="right"/>
              <w:rPr>
                <w:color w:val="000000"/>
              </w:rPr>
            </w:pPr>
          </w:p>
        </w:tc>
      </w:tr>
      <w:tr w:rsidR="00BB00AD"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BB00AD" w:rsidRPr="00B47CE7"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0FBFFE43" w:rsidR="00BB00AD" w:rsidRPr="00BB00AD" w:rsidRDefault="00BB00AD" w:rsidP="00C358CC">
            <w:pPr>
              <w:spacing w:line="276" w:lineRule="auto"/>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70DF3750" w14:textId="6F514B26" w:rsidR="00BB00AD" w:rsidRPr="00BB00AD" w:rsidRDefault="00BB00AD" w:rsidP="00C358CC">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3E59F891" w14:textId="15F57CCE" w:rsidR="00BB00AD" w:rsidRPr="00BB00AD" w:rsidRDefault="00BB00AD" w:rsidP="00C358CC">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1CA199EF"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BB00AD" w:rsidRPr="00F56D6E" w:rsidRDefault="00BB00AD" w:rsidP="00C358CC">
            <w:pPr>
              <w:spacing w:line="276" w:lineRule="auto"/>
              <w:jc w:val="right"/>
              <w:rPr>
                <w:color w:val="000000"/>
              </w:rPr>
            </w:pPr>
          </w:p>
        </w:tc>
      </w:tr>
      <w:tr w:rsidR="00BB00AD"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7321EF5B" w:rsidR="00BB00AD" w:rsidRPr="00BB00AD" w:rsidRDefault="00BB00AD" w:rsidP="00C358CC">
            <w:pPr>
              <w:spacing w:line="276" w:lineRule="auto"/>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1BAC3645" w14:textId="2BBA5DEA" w:rsidR="00BB00AD" w:rsidRPr="00BB00AD" w:rsidRDefault="00BB00AD" w:rsidP="00C358CC">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38AABDBF" w14:textId="643F80AE" w:rsidR="00BB00AD" w:rsidRPr="00BB00AD" w:rsidRDefault="00BB00AD" w:rsidP="00C358CC">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093E2993"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BB00AD" w:rsidRPr="00F56D6E" w:rsidRDefault="00BB00AD" w:rsidP="00C358CC">
            <w:pPr>
              <w:spacing w:line="276" w:lineRule="auto"/>
              <w:jc w:val="right"/>
              <w:rPr>
                <w:color w:val="000000"/>
              </w:rPr>
            </w:pPr>
          </w:p>
        </w:tc>
      </w:tr>
    </w:tbl>
    <w:p w14:paraId="41DC2E2E" w14:textId="3F0502E1" w:rsidR="00F56D6E" w:rsidRPr="00E90F4A" w:rsidRDefault="009B7C4B"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s after trait labels indicate whether models were fit with natural log (</w:t>
      </w:r>
      <w:r w:rsidRPr="00BB00AD">
        <w:rPr>
          <w:vertAlign w:val="superscript"/>
        </w:rPr>
        <w:t>a</w:t>
      </w:r>
      <w:proofErr w:type="gramStart"/>
      <w:r w:rsidRPr="00BB00AD">
        <w:t>)</w:t>
      </w:r>
      <w:proofErr w:type="gramEnd"/>
      <w:r w:rsidRPr="00BB00AD">
        <w:t xml:space="preserve"> or square root (</w:t>
      </w:r>
      <w:r w:rsidRPr="00BB00AD">
        <w:rPr>
          <w:vertAlign w:val="superscript"/>
        </w:rPr>
        <w:t>b</w:t>
      </w:r>
      <w:r w:rsidRPr="00BB00AD">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172A381D" w14:textId="7B0675A5" w:rsidR="00F56D6E" w:rsidRDefault="00F56D6E" w:rsidP="00C358CC">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6D92D015" w:rsidR="00F56D6E" w:rsidRPr="006223F4" w:rsidRDefault="00F56D6E" w:rsidP="00C358CC">
      <w:pPr>
        <w:spacing w:line="480" w:lineRule="auto"/>
        <w:rPr>
          <w:b/>
        </w:rPr>
      </w:pPr>
      <w:r w:rsidRPr="006223F4">
        <w:rPr>
          <w:b/>
        </w:rPr>
        <w:lastRenderedPageBreak/>
        <w:t xml:space="preserve">Figure </w:t>
      </w:r>
      <w:r w:rsidR="00151116">
        <w:rPr>
          <w:b/>
        </w:rPr>
        <w:t>6</w:t>
      </w:r>
    </w:p>
    <w:p w14:paraId="6DF7E6BD" w14:textId="113C0BEE" w:rsidR="00F56D6E" w:rsidRPr="00F56D6E" w:rsidRDefault="00867DE7" w:rsidP="00C358CC">
      <w:pPr>
        <w:spacing w:line="480" w:lineRule="auto"/>
        <w:rPr>
          <w:b/>
          <w:sz w:val="22"/>
          <w:szCs w:val="22"/>
        </w:rPr>
      </w:pPr>
      <w:r>
        <w:rPr>
          <w:b/>
          <w:noProof/>
          <w:sz w:val="22"/>
          <w:szCs w:val="22"/>
        </w:rPr>
        <w:drawing>
          <wp:inline distT="0" distB="0" distL="0" distR="0" wp14:anchorId="47A26AFC" wp14:editId="643B7432">
            <wp:extent cx="6815798" cy="4543865"/>
            <wp:effectExtent l="0" t="0" r="4445" b="317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6824628" cy="4549752"/>
                    </a:xfrm>
                    <a:prstGeom prst="rect">
                      <a:avLst/>
                    </a:prstGeom>
                  </pic:spPr>
                </pic:pic>
              </a:graphicData>
            </a:graphic>
          </wp:inline>
        </w:drawing>
      </w:r>
    </w:p>
    <w:p w14:paraId="4C8DAFCB" w14:textId="14FE760F" w:rsidR="00F56D6E" w:rsidRPr="00E90F4A" w:rsidRDefault="004177E2" w:rsidP="00C358CC">
      <w:pPr>
        <w:spacing w:line="480" w:lineRule="auto"/>
        <w:rPr>
          <w:bCs/>
          <w:sz w:val="22"/>
          <w:szCs w:val="22"/>
        </w:rPr>
      </w:pPr>
      <w:r w:rsidRPr="006223F4">
        <w:rPr>
          <w:b/>
        </w:rPr>
        <w:t xml:space="preserve">Figure </w:t>
      </w:r>
      <w:r w:rsidR="00151116">
        <w:rPr>
          <w:b/>
        </w:rPr>
        <w:t>6</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F56D6E">
        <w:rPr>
          <w:bCs/>
          <w:i/>
          <w:iCs/>
        </w:rPr>
        <w:br w:type="page"/>
      </w:r>
    </w:p>
    <w:p w14:paraId="73F51C29" w14:textId="23A48F40" w:rsidR="004177E2" w:rsidRDefault="004177E2" w:rsidP="00C358CC">
      <w:pPr>
        <w:spacing w:line="480" w:lineRule="auto"/>
        <w:rPr>
          <w:b/>
        </w:rPr>
      </w:pPr>
      <w:r>
        <w:rPr>
          <w:b/>
        </w:rPr>
        <w:lastRenderedPageBreak/>
        <w:t>Discussion</w:t>
      </w:r>
    </w:p>
    <w:p w14:paraId="61C72A7A" w14:textId="77777777" w:rsidR="004177E2" w:rsidRDefault="004177E2" w:rsidP="00C358CC">
      <w:pPr>
        <w:spacing w:line="480" w:lineRule="auto"/>
        <w:rPr>
          <w:b/>
        </w:rPr>
      </w:pPr>
    </w:p>
    <w:p w14:paraId="2E74301B" w14:textId="72B71031" w:rsidR="004177E2" w:rsidRDefault="004177E2" w:rsidP="00C358CC">
      <w:pPr>
        <w:spacing w:line="48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6E0D02B" w14:textId="5804D13C" w:rsidR="00C34C61" w:rsidRPr="00C34C61" w:rsidRDefault="00E60BAC" w:rsidP="00C358CC">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C34C61" w:rsidRPr="00C34C61">
        <w:rPr>
          <w:noProof/>
        </w:rPr>
        <w:t xml:space="preserve">Andrews, M., James, E. K., Sprent, J. I., Boddey, R. M., Gross, E., &amp; dos Reis, F. B. (2011). Nitrogen fixation in legumes and actinorhizal plants in natural ecosystems: Values obtained using 15N natural abundance. </w:t>
      </w:r>
      <w:r w:rsidR="00C34C61" w:rsidRPr="00C34C61">
        <w:rPr>
          <w:i/>
          <w:iCs/>
          <w:noProof/>
        </w:rPr>
        <w:t>Plant Ecology and Diversity</w:t>
      </w:r>
      <w:r w:rsidR="00C34C61" w:rsidRPr="00C34C61">
        <w:rPr>
          <w:noProof/>
        </w:rPr>
        <w:t xml:space="preserve">, </w:t>
      </w:r>
      <w:r w:rsidR="00C34C61" w:rsidRPr="00C34C61">
        <w:rPr>
          <w:i/>
          <w:iCs/>
          <w:noProof/>
        </w:rPr>
        <w:t>4</w:t>
      </w:r>
      <w:r w:rsidR="00C34C61" w:rsidRPr="00C34C61">
        <w:rPr>
          <w:noProof/>
        </w:rPr>
        <w:t>(2–3), 117–130. https://doi.org/10.1080/17550874.2011.644343</w:t>
      </w:r>
    </w:p>
    <w:p w14:paraId="099ED971"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arnes, J. D., Balaguer, L., Manrique, E., Elvira, S., &amp; Davison, A. W. (1992). A reappraisal of the use of DMSO for the extraction and determination of chlorophylls a and b in lichens and higher plants. </w:t>
      </w:r>
      <w:r w:rsidRPr="00C34C61">
        <w:rPr>
          <w:i/>
          <w:iCs/>
          <w:noProof/>
        </w:rPr>
        <w:t>Environmental and Experimental Botany</w:t>
      </w:r>
      <w:r w:rsidRPr="00C34C61">
        <w:rPr>
          <w:noProof/>
        </w:rPr>
        <w:t xml:space="preserve">, </w:t>
      </w:r>
      <w:r w:rsidRPr="00C34C61">
        <w:rPr>
          <w:i/>
          <w:iCs/>
          <w:noProof/>
        </w:rPr>
        <w:t>32</w:t>
      </w:r>
      <w:r w:rsidRPr="00C34C61">
        <w:rPr>
          <w:noProof/>
        </w:rPr>
        <w:t>(2), 85–100. https://doi.org/10.1016/0098-8472(92)90034-Y</w:t>
      </w:r>
    </w:p>
    <w:p w14:paraId="2E08730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ates, D., Mächler, M., Bolker, B., &amp; Walker, S. (2015). Fitting linear mixed-effects models using lme4. </w:t>
      </w:r>
      <w:r w:rsidRPr="00C34C61">
        <w:rPr>
          <w:i/>
          <w:iCs/>
          <w:noProof/>
        </w:rPr>
        <w:t>Journal of Statistical Software</w:t>
      </w:r>
      <w:r w:rsidRPr="00C34C61">
        <w:rPr>
          <w:noProof/>
        </w:rPr>
        <w:t xml:space="preserve">, </w:t>
      </w:r>
      <w:r w:rsidRPr="00C34C61">
        <w:rPr>
          <w:i/>
          <w:iCs/>
          <w:noProof/>
        </w:rPr>
        <w:t>67</w:t>
      </w:r>
      <w:r w:rsidRPr="00C34C61">
        <w:rPr>
          <w:noProof/>
        </w:rPr>
        <w:t>(1), 1–48. https://doi.org/10.18637/jss.v067.i01</w:t>
      </w:r>
    </w:p>
    <w:p w14:paraId="1531CF7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ernacchi, C. J., Singsaas, E. L., Pimentel, C., Portis, A. R., &amp; Long, S. P. (2001). Improved temperature response functions for models of Rubisco-limited photosynthesis. </w:t>
      </w:r>
      <w:r w:rsidRPr="00C34C61">
        <w:rPr>
          <w:i/>
          <w:iCs/>
          <w:noProof/>
        </w:rPr>
        <w:t>Plant, Cell and Environment</w:t>
      </w:r>
      <w:r w:rsidRPr="00C34C61">
        <w:rPr>
          <w:noProof/>
        </w:rPr>
        <w:t xml:space="preserve">, </w:t>
      </w:r>
      <w:r w:rsidRPr="00C34C61">
        <w:rPr>
          <w:i/>
          <w:iCs/>
          <w:noProof/>
        </w:rPr>
        <w:t>24</w:t>
      </w:r>
      <w:r w:rsidRPr="00C34C61">
        <w:rPr>
          <w:noProof/>
        </w:rPr>
        <w:t>(2), 253–259. https://doi.org/10.1046/j.1365-3040.2001.00668.x</w:t>
      </w:r>
    </w:p>
    <w:p w14:paraId="32F13F6E"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Cernusak, L. A., Ubierna, N., Winter, K., Holtum, J. A. M., Marshall, J. D., &amp; Farquhar, G. D. (2013). Environmental and physiological determinants of carbon isotope discrimination in terrestrial plants. </w:t>
      </w:r>
      <w:r w:rsidRPr="00C34C61">
        <w:rPr>
          <w:i/>
          <w:iCs/>
          <w:noProof/>
        </w:rPr>
        <w:t>New Phytologist</w:t>
      </w:r>
      <w:r w:rsidRPr="00C34C61">
        <w:rPr>
          <w:noProof/>
        </w:rPr>
        <w:t xml:space="preserve">, </w:t>
      </w:r>
      <w:r w:rsidRPr="00C34C61">
        <w:rPr>
          <w:i/>
          <w:iCs/>
          <w:noProof/>
        </w:rPr>
        <w:t>200</w:t>
      </w:r>
      <w:r w:rsidRPr="00C34C61">
        <w:rPr>
          <w:noProof/>
        </w:rPr>
        <w:t>(4), 950–965. https://doi.org/10.1111/nph.12423</w:t>
      </w:r>
    </w:p>
    <w:p w14:paraId="6C1B3D12"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ovrat, G., Bakhshian, H., Masci, T., &amp; Sheffer, E. (2020). The nitrogen economic spectrum of legume stoichiometry and fixation strategy. </w:t>
      </w:r>
      <w:r w:rsidRPr="00C34C61">
        <w:rPr>
          <w:i/>
          <w:iCs/>
          <w:noProof/>
        </w:rPr>
        <w:t>New Phytologist</w:t>
      </w:r>
      <w:r w:rsidRPr="00C34C61">
        <w:rPr>
          <w:noProof/>
        </w:rPr>
        <w:t xml:space="preserve">, </w:t>
      </w:r>
      <w:r w:rsidRPr="00C34C61">
        <w:rPr>
          <w:i/>
          <w:iCs/>
          <w:noProof/>
        </w:rPr>
        <w:t>227</w:t>
      </w:r>
      <w:r w:rsidRPr="00C34C61">
        <w:rPr>
          <w:noProof/>
        </w:rPr>
        <w:t>(2), 365–375. https://doi.org/10.1111/nph.16543</w:t>
      </w:r>
    </w:p>
    <w:p w14:paraId="6C02BAC5"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ovrat, G., Masci, T., Bakhshian, H., Mayzlish Gati, E., Golan, S., &amp; Sheffer, E. (2018). Drought-adapted plants dramatically downregulate dinitrogen fixation: Evidences from </w:t>
      </w:r>
      <w:r w:rsidRPr="00C34C61">
        <w:rPr>
          <w:noProof/>
        </w:rPr>
        <w:lastRenderedPageBreak/>
        <w:t xml:space="preserve">Mediterranean legume shrubs. </w:t>
      </w:r>
      <w:r w:rsidRPr="00C34C61">
        <w:rPr>
          <w:i/>
          <w:iCs/>
          <w:noProof/>
        </w:rPr>
        <w:t>Journal of Ecology</w:t>
      </w:r>
      <w:r w:rsidRPr="00C34C61">
        <w:rPr>
          <w:noProof/>
        </w:rPr>
        <w:t xml:space="preserve">, </w:t>
      </w:r>
      <w:r w:rsidRPr="00C34C61">
        <w:rPr>
          <w:i/>
          <w:iCs/>
          <w:noProof/>
        </w:rPr>
        <w:t>106</w:t>
      </w:r>
      <w:r w:rsidRPr="00C34C61">
        <w:rPr>
          <w:noProof/>
        </w:rPr>
        <w:t>(4), 1534–1544. https://doi.org/10.1111/1365-2745.12940</w:t>
      </w:r>
    </w:p>
    <w:p w14:paraId="3FC412A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uursma, R. (2015). Plantecophys - An R package for analyzing and modelling leaf gas exchange data. </w:t>
      </w:r>
      <w:r w:rsidRPr="00C34C61">
        <w:rPr>
          <w:i/>
          <w:iCs/>
          <w:noProof/>
        </w:rPr>
        <w:t>PLos ONE</w:t>
      </w:r>
      <w:r w:rsidRPr="00C34C61">
        <w:rPr>
          <w:noProof/>
        </w:rPr>
        <w:t xml:space="preserve">, </w:t>
      </w:r>
      <w:r w:rsidRPr="00C34C61">
        <w:rPr>
          <w:i/>
          <w:iCs/>
          <w:noProof/>
        </w:rPr>
        <w:t>10</w:t>
      </w:r>
      <w:r w:rsidRPr="00C34C61">
        <w:rPr>
          <w:noProof/>
        </w:rPr>
        <w:t>(11), e0143346. https://doi.org/10.1371/journal.pone.0143346&gt;</w:t>
      </w:r>
    </w:p>
    <w:p w14:paraId="600D3B1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Evans, J. R., &amp; Seemann, J. R. (1989). The allocation of protein nitrogen in the photosynthetic apparatus: costs, consequences, and control. </w:t>
      </w:r>
      <w:r w:rsidRPr="00C34C61">
        <w:rPr>
          <w:i/>
          <w:iCs/>
          <w:noProof/>
        </w:rPr>
        <w:t>Photosynthesis</w:t>
      </w:r>
      <w:r w:rsidRPr="00C34C61">
        <w:rPr>
          <w:noProof/>
        </w:rPr>
        <w:t xml:space="preserve">, </w:t>
      </w:r>
      <w:r w:rsidRPr="00C34C61">
        <w:rPr>
          <w:i/>
          <w:iCs/>
          <w:noProof/>
        </w:rPr>
        <w:t>8</w:t>
      </w:r>
      <w:r w:rsidRPr="00C34C61">
        <w:rPr>
          <w:noProof/>
        </w:rPr>
        <w:t>, 183–205.</w:t>
      </w:r>
    </w:p>
    <w:p w14:paraId="76A166D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arquhar, G. D., Ehleringer, J. R., &amp; Hubick, K. T. (1989). Carbon isotope discrimination and photosynthesis. </w:t>
      </w:r>
      <w:r w:rsidRPr="00C34C61">
        <w:rPr>
          <w:i/>
          <w:iCs/>
          <w:noProof/>
        </w:rPr>
        <w:t>Annual Review of Plant Physiology and Plant Molecular Biology</w:t>
      </w:r>
      <w:r w:rsidRPr="00C34C61">
        <w:rPr>
          <w:noProof/>
        </w:rPr>
        <w:t xml:space="preserve">, </w:t>
      </w:r>
      <w:r w:rsidRPr="00C34C61">
        <w:rPr>
          <w:i/>
          <w:iCs/>
          <w:noProof/>
        </w:rPr>
        <w:t>40</w:t>
      </w:r>
      <w:r w:rsidRPr="00C34C61">
        <w:rPr>
          <w:noProof/>
        </w:rPr>
        <w:t>(1), 503–537. https://doi.org/10.1146/annurev.pp.40.060189.002443</w:t>
      </w:r>
    </w:p>
    <w:p w14:paraId="28F3B68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arquhar, G. D., &amp; Sharkey, T. D. (1982). Stomatal conductance and photosynthesis. </w:t>
      </w:r>
      <w:r w:rsidRPr="00C34C61">
        <w:rPr>
          <w:i/>
          <w:iCs/>
          <w:noProof/>
        </w:rPr>
        <w:t>Annual Review of Plant Physiology</w:t>
      </w:r>
      <w:r w:rsidRPr="00C34C61">
        <w:rPr>
          <w:noProof/>
        </w:rPr>
        <w:t xml:space="preserve">, </w:t>
      </w:r>
      <w:r w:rsidRPr="00C34C61">
        <w:rPr>
          <w:i/>
          <w:iCs/>
          <w:noProof/>
        </w:rPr>
        <w:t>33</w:t>
      </w:r>
      <w:r w:rsidRPr="00C34C61">
        <w:rPr>
          <w:noProof/>
        </w:rPr>
        <w:t>(1), 317–345. https://doi.org/10.1146/annurev.pp.33.060182.001533</w:t>
      </w:r>
    </w:p>
    <w:p w14:paraId="28AF14B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Farquhar, G. D., von Caemmerer, S., &amp; Berry, J. A. (1980). A biochemical model of photosynthetic CO</w:t>
      </w:r>
      <w:r w:rsidRPr="00C34C61">
        <w:rPr>
          <w:i/>
          <w:iCs/>
          <w:noProof/>
        </w:rPr>
        <w:t>2</w:t>
      </w:r>
      <w:r w:rsidRPr="00C34C61">
        <w:rPr>
          <w:noProof/>
        </w:rPr>
        <w:t xml:space="preserve"> assimilation in leaves of C3 species. </w:t>
      </w:r>
      <w:r w:rsidRPr="00C34C61">
        <w:rPr>
          <w:i/>
          <w:iCs/>
          <w:noProof/>
        </w:rPr>
        <w:t>Planta</w:t>
      </w:r>
      <w:r w:rsidRPr="00C34C61">
        <w:rPr>
          <w:noProof/>
        </w:rPr>
        <w:t xml:space="preserve">, </w:t>
      </w:r>
      <w:r w:rsidRPr="00C34C61">
        <w:rPr>
          <w:i/>
          <w:iCs/>
          <w:noProof/>
        </w:rPr>
        <w:t>149</w:t>
      </w:r>
      <w:r w:rsidRPr="00C34C61">
        <w:rPr>
          <w:noProof/>
        </w:rPr>
        <w:t>(1), 78–90. https://doi.org/10.1007/BF00386231</w:t>
      </w:r>
    </w:p>
    <w:p w14:paraId="5FBA93FC"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ox, J., &amp; Weisberg, S. (2019). </w:t>
      </w:r>
      <w:r w:rsidRPr="00C34C61">
        <w:rPr>
          <w:i/>
          <w:iCs/>
          <w:noProof/>
        </w:rPr>
        <w:t>An R companion to applied regression</w:t>
      </w:r>
      <w:r w:rsidRPr="00C34C61">
        <w:rPr>
          <w:noProof/>
        </w:rPr>
        <w:t xml:space="preserve"> (Third edit). Retrieved from https://socialsciences.mcmaster.ca/jfox/Books/Companion/</w:t>
      </w:r>
    </w:p>
    <w:p w14:paraId="13CC0CC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Hoagland, D. R., &amp; Arnon, D. I. (1950). The water-culture method for growing plants without soil. </w:t>
      </w:r>
      <w:r w:rsidRPr="00C34C61">
        <w:rPr>
          <w:i/>
          <w:iCs/>
          <w:noProof/>
        </w:rPr>
        <w:t>California Agricultural Experiment Station: 347</w:t>
      </w:r>
      <w:r w:rsidRPr="00C34C61">
        <w:rPr>
          <w:noProof/>
        </w:rPr>
        <w:t xml:space="preserve">, </w:t>
      </w:r>
      <w:r w:rsidRPr="00C34C61">
        <w:rPr>
          <w:i/>
          <w:iCs/>
          <w:noProof/>
        </w:rPr>
        <w:t>347</w:t>
      </w:r>
      <w:r w:rsidRPr="00C34C61">
        <w:rPr>
          <w:noProof/>
        </w:rPr>
        <w:t>(2), 1–32.</w:t>
      </w:r>
    </w:p>
    <w:p w14:paraId="16130D2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Katabuchi, M. (2015). LeafArea: An R package for rapid digital analysis of leaf area. </w:t>
      </w:r>
      <w:r w:rsidRPr="00C34C61">
        <w:rPr>
          <w:i/>
          <w:iCs/>
          <w:noProof/>
        </w:rPr>
        <w:t>Ecological Research</w:t>
      </w:r>
      <w:r w:rsidRPr="00C34C61">
        <w:rPr>
          <w:noProof/>
        </w:rPr>
        <w:t xml:space="preserve">, </w:t>
      </w:r>
      <w:r w:rsidRPr="00C34C61">
        <w:rPr>
          <w:i/>
          <w:iCs/>
          <w:noProof/>
        </w:rPr>
        <w:t>30</w:t>
      </w:r>
      <w:r w:rsidRPr="00C34C61">
        <w:rPr>
          <w:noProof/>
        </w:rPr>
        <w:t>(6), 1073–1077.</w:t>
      </w:r>
    </w:p>
    <w:p w14:paraId="73EC695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Kenward, M. G., &amp; Roger, J. H. (1997). Small sample inference for fixed effects from restricted </w:t>
      </w:r>
      <w:r w:rsidRPr="00C34C61">
        <w:rPr>
          <w:noProof/>
        </w:rPr>
        <w:lastRenderedPageBreak/>
        <w:t xml:space="preserve">maximum likelihood. </w:t>
      </w:r>
      <w:r w:rsidRPr="00C34C61">
        <w:rPr>
          <w:i/>
          <w:iCs/>
          <w:noProof/>
        </w:rPr>
        <w:t>Biometrics</w:t>
      </w:r>
      <w:r w:rsidRPr="00C34C61">
        <w:rPr>
          <w:noProof/>
        </w:rPr>
        <w:t xml:space="preserve">, </w:t>
      </w:r>
      <w:r w:rsidRPr="00C34C61">
        <w:rPr>
          <w:i/>
          <w:iCs/>
          <w:noProof/>
        </w:rPr>
        <w:t>53</w:t>
      </w:r>
      <w:r w:rsidRPr="00C34C61">
        <w:rPr>
          <w:noProof/>
        </w:rPr>
        <w:t>(3), 983. https://doi.org/10.2307/2533558</w:t>
      </w:r>
    </w:p>
    <w:p w14:paraId="4F92C03E"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Lenth, R. (2019). </w:t>
      </w:r>
      <w:r w:rsidRPr="00C34C61">
        <w:rPr>
          <w:i/>
          <w:iCs/>
          <w:noProof/>
        </w:rPr>
        <w:t>emmeans: estimated marginal means, aka least-squares means</w:t>
      </w:r>
      <w:r w:rsidRPr="00C34C61">
        <w:rPr>
          <w:noProof/>
        </w:rPr>
        <w:t>.</w:t>
      </w:r>
    </w:p>
    <w:p w14:paraId="4BE5F1D9"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Medlyn, B. E., Dreyer, E., Ellsworth, D. S., Forstreuter, M., Harley, P. C., Kirschbaum, M. U. F., … Loustau, D. (2002). Temperature response of parameters of a biochemically based model of photosynthesis. II. A review of experimental data. </w:t>
      </w:r>
      <w:r w:rsidRPr="00C34C61">
        <w:rPr>
          <w:i/>
          <w:iCs/>
          <w:noProof/>
        </w:rPr>
        <w:t>Plant, Cell &amp; Environment</w:t>
      </w:r>
      <w:r w:rsidRPr="00C34C61">
        <w:rPr>
          <w:noProof/>
        </w:rPr>
        <w:t xml:space="preserve">, </w:t>
      </w:r>
      <w:r w:rsidRPr="00C34C61">
        <w:rPr>
          <w:i/>
          <w:iCs/>
          <w:noProof/>
        </w:rPr>
        <w:t>25</w:t>
      </w:r>
      <w:r w:rsidRPr="00C34C61">
        <w:rPr>
          <w:noProof/>
        </w:rPr>
        <w:t>(9), 1167–1179. https://doi.org/10.1046/j.1365-3040.2002.00891.x</w:t>
      </w:r>
    </w:p>
    <w:p w14:paraId="4F7BFE2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Niinemets, Ü., &amp; Tenhunen, J. D. (1997). A model separating leaf structural and physiological effects on carbon gain along light gradients for the shade-tolerant species </w:t>
      </w:r>
      <w:r w:rsidRPr="00C34C61">
        <w:rPr>
          <w:i/>
          <w:iCs/>
          <w:noProof/>
        </w:rPr>
        <w:t>Acer saccharum</w:t>
      </w:r>
      <w:r w:rsidRPr="00C34C61">
        <w:rPr>
          <w:noProof/>
        </w:rPr>
        <w:t xml:space="preserve">. </w:t>
      </w:r>
      <w:r w:rsidRPr="00C34C61">
        <w:rPr>
          <w:i/>
          <w:iCs/>
          <w:noProof/>
        </w:rPr>
        <w:t>Plant, Cell and Environment</w:t>
      </w:r>
      <w:r w:rsidRPr="00C34C61">
        <w:rPr>
          <w:noProof/>
        </w:rPr>
        <w:t xml:space="preserve">, </w:t>
      </w:r>
      <w:r w:rsidRPr="00C34C61">
        <w:rPr>
          <w:i/>
          <w:iCs/>
          <w:noProof/>
        </w:rPr>
        <w:t>20</w:t>
      </w:r>
      <w:r w:rsidRPr="00C34C61">
        <w:rPr>
          <w:noProof/>
        </w:rPr>
        <w:t>(7), 845–866. https://doi.org/10.1046/j.1365-3040.1997.d01-133.x</w:t>
      </w:r>
    </w:p>
    <w:p w14:paraId="62D2F736"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Onoda, Y., Wright, I. J., Evans, J. R., Hikosaka, K., Kitajima, K., Niinemets, Ü., … Westoby, M. (2017). Physiological and structural tradeoffs underlying the leaf economics spectrum. </w:t>
      </w:r>
      <w:r w:rsidRPr="00C34C61">
        <w:rPr>
          <w:i/>
          <w:iCs/>
          <w:noProof/>
        </w:rPr>
        <w:t>New Phytologist</w:t>
      </w:r>
      <w:r w:rsidRPr="00C34C61">
        <w:rPr>
          <w:noProof/>
        </w:rPr>
        <w:t xml:space="preserve">, </w:t>
      </w:r>
      <w:r w:rsidRPr="00C34C61">
        <w:rPr>
          <w:i/>
          <w:iCs/>
          <w:noProof/>
        </w:rPr>
        <w:t>214</w:t>
      </w:r>
      <w:r w:rsidRPr="00C34C61">
        <w:rPr>
          <w:noProof/>
        </w:rPr>
        <w:t>(4), 1447–1463. https://doi.org/10.1111/nph.14496</w:t>
      </w:r>
    </w:p>
    <w:p w14:paraId="5262BDE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Perkowski, E. A., Waring, E. F., &amp; Smith, N. G. (2021). Root mass carbon costs to acquire nitrogen are determined by nitrogen and light availability in two species with different nitrogen acquisition strategies. </w:t>
      </w:r>
      <w:r w:rsidRPr="00C34C61">
        <w:rPr>
          <w:i/>
          <w:iCs/>
          <w:noProof/>
        </w:rPr>
        <w:t>Journal of Experimental Botany</w:t>
      </w:r>
      <w:r w:rsidRPr="00C34C61">
        <w:rPr>
          <w:noProof/>
        </w:rPr>
        <w:t xml:space="preserve">, </w:t>
      </w:r>
      <w:r w:rsidRPr="00C34C61">
        <w:rPr>
          <w:i/>
          <w:iCs/>
          <w:noProof/>
        </w:rPr>
        <w:t>72</w:t>
      </w:r>
      <w:r w:rsidRPr="00C34C61">
        <w:rPr>
          <w:noProof/>
        </w:rPr>
        <w:t>(15), 5766–5776. https://doi.org/10.1093/jxb/erab253</w:t>
      </w:r>
    </w:p>
    <w:p w14:paraId="311C980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R Core Team. (2021). </w:t>
      </w:r>
      <w:r w:rsidRPr="00C34C61">
        <w:rPr>
          <w:i/>
          <w:iCs/>
          <w:noProof/>
        </w:rPr>
        <w:t>R: A language and environment for statistical computing</w:t>
      </w:r>
      <w:r w:rsidRPr="00C34C61">
        <w:rPr>
          <w:noProof/>
        </w:rPr>
        <w:t>. Retrieved from https://www.r-project.org/</w:t>
      </w:r>
    </w:p>
    <w:p w14:paraId="3101B643"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Saathoff, A. J., &amp; Welles, J. (2021). Gas exchange measurements in the unsteady state. </w:t>
      </w:r>
      <w:r w:rsidRPr="00C34C61">
        <w:rPr>
          <w:i/>
          <w:iCs/>
          <w:noProof/>
        </w:rPr>
        <w:t>Plant Cell and Environment</w:t>
      </w:r>
      <w:r w:rsidRPr="00C34C61">
        <w:rPr>
          <w:noProof/>
        </w:rPr>
        <w:t xml:space="preserve">, </w:t>
      </w:r>
      <w:r w:rsidRPr="00C34C61">
        <w:rPr>
          <w:i/>
          <w:iCs/>
          <w:noProof/>
        </w:rPr>
        <w:t>44</w:t>
      </w:r>
      <w:r w:rsidRPr="00C34C61">
        <w:rPr>
          <w:noProof/>
        </w:rPr>
        <w:t>(11), 3509–3523. https://doi.org/10.1111/pce.14178</w:t>
      </w:r>
    </w:p>
    <w:p w14:paraId="29BA0122"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Schneider, C. A., Rasband, W. S., &amp; Eliceiri, K. W. (2012). NIH Image to ImageJ: 25 years of image analysis. </w:t>
      </w:r>
      <w:r w:rsidRPr="00C34C61">
        <w:rPr>
          <w:i/>
          <w:iCs/>
          <w:noProof/>
        </w:rPr>
        <w:t>Nature Methods</w:t>
      </w:r>
      <w:r w:rsidRPr="00C34C61">
        <w:rPr>
          <w:noProof/>
        </w:rPr>
        <w:t xml:space="preserve">, </w:t>
      </w:r>
      <w:r w:rsidRPr="00C34C61">
        <w:rPr>
          <w:i/>
          <w:iCs/>
          <w:noProof/>
        </w:rPr>
        <w:t>9</w:t>
      </w:r>
      <w:r w:rsidRPr="00C34C61">
        <w:rPr>
          <w:noProof/>
        </w:rPr>
        <w:t>(7), 671–675. https://doi.org/10.1038/nmeth.2089</w:t>
      </w:r>
    </w:p>
    <w:p w14:paraId="5FCA3231"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lastRenderedPageBreak/>
        <w:t xml:space="preserve">Terrer, C., Vicca, S., Stocker, B. D., Hungate, B. A., Phillips, R. P., Reich, P. B., … Prentice, I. C. (2018). Ecosystem responses to elevated &lt;scp&gt;CO&lt;/scp&gt; </w:t>
      </w:r>
      <w:r w:rsidRPr="00C34C61">
        <w:rPr>
          <w:noProof/>
          <w:vertAlign w:val="subscript"/>
        </w:rPr>
        <w:t>2</w:t>
      </w:r>
      <w:r w:rsidRPr="00C34C61">
        <w:rPr>
          <w:noProof/>
        </w:rPr>
        <w:t xml:space="preserve"> governed by plant–soil interactions and the cost of nitrogen acquisition. </w:t>
      </w:r>
      <w:r w:rsidRPr="00C34C61">
        <w:rPr>
          <w:i/>
          <w:iCs/>
          <w:noProof/>
        </w:rPr>
        <w:t>New Phytologist</w:t>
      </w:r>
      <w:r w:rsidRPr="00C34C61">
        <w:rPr>
          <w:noProof/>
        </w:rPr>
        <w:t xml:space="preserve">, </w:t>
      </w:r>
      <w:r w:rsidRPr="00C34C61">
        <w:rPr>
          <w:i/>
          <w:iCs/>
          <w:noProof/>
        </w:rPr>
        <w:t>217</w:t>
      </w:r>
      <w:r w:rsidRPr="00C34C61">
        <w:rPr>
          <w:noProof/>
        </w:rPr>
        <w:t>(2), 507–522. https://doi.org/10.1111/nph.14872</w:t>
      </w:r>
    </w:p>
    <w:p w14:paraId="6AF46E85"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Wellburn, A. R. (1994). The spectral determination of chlorophylls a and b, as well as total carotenoids, using various solvents with spectrophotometers of different resolution. </w:t>
      </w:r>
      <w:r w:rsidRPr="00C34C61">
        <w:rPr>
          <w:i/>
          <w:iCs/>
          <w:noProof/>
        </w:rPr>
        <w:t>Journal of Plant Physiology</w:t>
      </w:r>
      <w:r w:rsidRPr="00C34C61">
        <w:rPr>
          <w:noProof/>
        </w:rPr>
        <w:t xml:space="preserve">, </w:t>
      </w:r>
      <w:r w:rsidRPr="00C34C61">
        <w:rPr>
          <w:i/>
          <w:iCs/>
          <w:noProof/>
        </w:rPr>
        <w:t>144</w:t>
      </w:r>
      <w:r w:rsidRPr="00C34C61">
        <w:rPr>
          <w:noProof/>
        </w:rPr>
        <w:t>(3), 307–313. https://doi.org/10.1016/S0176-1617(11)81192-2</w:t>
      </w:r>
    </w:p>
    <w:p w14:paraId="4B231BC7" w14:textId="3E40D3A9" w:rsidR="00E60BAC" w:rsidRPr="00E60BAC" w:rsidRDefault="00E60BAC" w:rsidP="00C358CC">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w:date="2022-12-01T12:30:00Z" w:initials="PEA">
    <w:p w14:paraId="7231E4E3" w14:textId="3CFF59B1" w:rsidR="001E5EF9" w:rsidRDefault="001E5EF9">
      <w:pPr>
        <w:pStyle w:val="CommentText"/>
      </w:pPr>
      <w:r>
        <w:rPr>
          <w:rStyle w:val="CommentReference"/>
        </w:rPr>
        <w:annotationRef/>
      </w:r>
      <w:proofErr w:type="spellStart"/>
      <w:proofErr w:type="gramStart"/>
      <w:r>
        <w:t>Rd:Vcmax</w:t>
      </w:r>
      <w:proofErr w:type="spellEnd"/>
      <w:proofErr w:type="gramEnd"/>
      <w:r>
        <w:t xml:space="preserve"> too????</w:t>
      </w:r>
    </w:p>
  </w:comment>
  <w:comment w:id="2" w:author="Perkowski, Evan A [2]" w:date="2022-11-24T13:10:00Z" w:initials="EP">
    <w:p w14:paraId="7F0F55F1" w14:textId="57D1F5F1" w:rsidR="000E3911" w:rsidRDefault="000E3911">
      <w:pPr>
        <w:pStyle w:val="CommentText"/>
      </w:pPr>
      <w:r>
        <w:rPr>
          <w:rStyle w:val="CommentReference"/>
        </w:rPr>
        <w:annotationRef/>
      </w:r>
      <w:r>
        <w:t>Might want to remove coefficients for categorical v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7231E4E3" w15:done="0"/>
  <w15:commentEx w15:paraId="7F0F55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331CE9" w16cex:dateUtc="2022-12-01T18:30:00Z"/>
  <w16cex:commentExtensible w16cex:durableId="2729EBB2" w16cex:dateUtc="2022-11-24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7231E4E3" w16cid:durableId="27331CE9"/>
  <w16cid:commentId w16cid:paraId="7F0F55F1" w16cid:durableId="2729EB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04834" w14:textId="77777777" w:rsidR="00852873" w:rsidRDefault="00852873" w:rsidP="00BE0B5B">
      <w:r>
        <w:separator/>
      </w:r>
    </w:p>
  </w:endnote>
  <w:endnote w:type="continuationSeparator" w:id="0">
    <w:p w14:paraId="6AF9D9AE" w14:textId="77777777" w:rsidR="00852873" w:rsidRDefault="00852873"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57794" w14:textId="77777777" w:rsidR="00852873" w:rsidRDefault="00852873" w:rsidP="00BE0B5B">
      <w:r>
        <w:separator/>
      </w:r>
    </w:p>
  </w:footnote>
  <w:footnote w:type="continuationSeparator" w:id="0">
    <w:p w14:paraId="3E04A895" w14:textId="77777777" w:rsidR="00852873" w:rsidRDefault="00852873" w:rsidP="00BE0B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23CB"/>
    <w:rsid w:val="0005043C"/>
    <w:rsid w:val="000547B6"/>
    <w:rsid w:val="00055330"/>
    <w:rsid w:val="000662B7"/>
    <w:rsid w:val="00082C95"/>
    <w:rsid w:val="0009584F"/>
    <w:rsid w:val="000978B2"/>
    <w:rsid w:val="000A41E5"/>
    <w:rsid w:val="000B2094"/>
    <w:rsid w:val="000B5223"/>
    <w:rsid w:val="000C589C"/>
    <w:rsid w:val="000E3911"/>
    <w:rsid w:val="000E7383"/>
    <w:rsid w:val="00122B78"/>
    <w:rsid w:val="00127F5D"/>
    <w:rsid w:val="00131D02"/>
    <w:rsid w:val="00133763"/>
    <w:rsid w:val="001339A7"/>
    <w:rsid w:val="00136839"/>
    <w:rsid w:val="00151116"/>
    <w:rsid w:val="00153CB5"/>
    <w:rsid w:val="001574F8"/>
    <w:rsid w:val="00157D71"/>
    <w:rsid w:val="00174799"/>
    <w:rsid w:val="00175025"/>
    <w:rsid w:val="00190698"/>
    <w:rsid w:val="0019627D"/>
    <w:rsid w:val="001B30C4"/>
    <w:rsid w:val="001C077E"/>
    <w:rsid w:val="001C0D32"/>
    <w:rsid w:val="001D2389"/>
    <w:rsid w:val="001E5EF9"/>
    <w:rsid w:val="001F5239"/>
    <w:rsid w:val="002034D4"/>
    <w:rsid w:val="00215BF0"/>
    <w:rsid w:val="00242D25"/>
    <w:rsid w:val="00247CFD"/>
    <w:rsid w:val="00265007"/>
    <w:rsid w:val="0027665D"/>
    <w:rsid w:val="00280679"/>
    <w:rsid w:val="00281236"/>
    <w:rsid w:val="00285915"/>
    <w:rsid w:val="002948B1"/>
    <w:rsid w:val="00297869"/>
    <w:rsid w:val="002A1426"/>
    <w:rsid w:val="002A3C9A"/>
    <w:rsid w:val="002C30A0"/>
    <w:rsid w:val="002C360E"/>
    <w:rsid w:val="002E018C"/>
    <w:rsid w:val="002E2834"/>
    <w:rsid w:val="002F4382"/>
    <w:rsid w:val="00301A93"/>
    <w:rsid w:val="00305ABA"/>
    <w:rsid w:val="00320015"/>
    <w:rsid w:val="0032204D"/>
    <w:rsid w:val="00325067"/>
    <w:rsid w:val="003350A2"/>
    <w:rsid w:val="00336994"/>
    <w:rsid w:val="0033783A"/>
    <w:rsid w:val="003413F5"/>
    <w:rsid w:val="00346EE6"/>
    <w:rsid w:val="00351A3C"/>
    <w:rsid w:val="00351DA7"/>
    <w:rsid w:val="00356F52"/>
    <w:rsid w:val="00373E72"/>
    <w:rsid w:val="00376836"/>
    <w:rsid w:val="00385BDF"/>
    <w:rsid w:val="003A20C6"/>
    <w:rsid w:val="003A28AA"/>
    <w:rsid w:val="003B790E"/>
    <w:rsid w:val="003F0E69"/>
    <w:rsid w:val="003F1DED"/>
    <w:rsid w:val="00405D03"/>
    <w:rsid w:val="004177E2"/>
    <w:rsid w:val="00451F94"/>
    <w:rsid w:val="00461D5E"/>
    <w:rsid w:val="00470A8B"/>
    <w:rsid w:val="00473A0B"/>
    <w:rsid w:val="00487452"/>
    <w:rsid w:val="00497794"/>
    <w:rsid w:val="004B2C0F"/>
    <w:rsid w:val="004B70BE"/>
    <w:rsid w:val="004C2086"/>
    <w:rsid w:val="004C51F0"/>
    <w:rsid w:val="004D6870"/>
    <w:rsid w:val="004D6B48"/>
    <w:rsid w:val="004D7D18"/>
    <w:rsid w:val="004E18EF"/>
    <w:rsid w:val="004E480B"/>
    <w:rsid w:val="00515179"/>
    <w:rsid w:val="00521148"/>
    <w:rsid w:val="0053755A"/>
    <w:rsid w:val="005459FB"/>
    <w:rsid w:val="00550C18"/>
    <w:rsid w:val="00550E69"/>
    <w:rsid w:val="00553024"/>
    <w:rsid w:val="0055374C"/>
    <w:rsid w:val="00553FA0"/>
    <w:rsid w:val="0058238C"/>
    <w:rsid w:val="005826E7"/>
    <w:rsid w:val="00586C46"/>
    <w:rsid w:val="00586DCC"/>
    <w:rsid w:val="005A0CF6"/>
    <w:rsid w:val="005A31EF"/>
    <w:rsid w:val="005A3AD9"/>
    <w:rsid w:val="005A591B"/>
    <w:rsid w:val="005A7F37"/>
    <w:rsid w:val="005B0115"/>
    <w:rsid w:val="005B353A"/>
    <w:rsid w:val="005C770D"/>
    <w:rsid w:val="005E067B"/>
    <w:rsid w:val="00607093"/>
    <w:rsid w:val="0061578C"/>
    <w:rsid w:val="00616ADB"/>
    <w:rsid w:val="006223F4"/>
    <w:rsid w:val="0062409B"/>
    <w:rsid w:val="00661657"/>
    <w:rsid w:val="00664380"/>
    <w:rsid w:val="00672FFC"/>
    <w:rsid w:val="00683E3B"/>
    <w:rsid w:val="006B2DB0"/>
    <w:rsid w:val="006B7362"/>
    <w:rsid w:val="006C0B91"/>
    <w:rsid w:val="006C7FA6"/>
    <w:rsid w:val="006D1D6B"/>
    <w:rsid w:val="006E79CE"/>
    <w:rsid w:val="006F3920"/>
    <w:rsid w:val="00703991"/>
    <w:rsid w:val="00740198"/>
    <w:rsid w:val="00770577"/>
    <w:rsid w:val="0079452B"/>
    <w:rsid w:val="007954B2"/>
    <w:rsid w:val="007A39EE"/>
    <w:rsid w:val="007A63A2"/>
    <w:rsid w:val="007B4C3C"/>
    <w:rsid w:val="007B67A6"/>
    <w:rsid w:val="007B7012"/>
    <w:rsid w:val="007F2EA3"/>
    <w:rsid w:val="00816C54"/>
    <w:rsid w:val="00823CBA"/>
    <w:rsid w:val="008439F1"/>
    <w:rsid w:val="00852873"/>
    <w:rsid w:val="00853C83"/>
    <w:rsid w:val="00867DE7"/>
    <w:rsid w:val="00875F70"/>
    <w:rsid w:val="008B067B"/>
    <w:rsid w:val="008B6132"/>
    <w:rsid w:val="008D224C"/>
    <w:rsid w:val="008D4ED6"/>
    <w:rsid w:val="008E01D4"/>
    <w:rsid w:val="008E2093"/>
    <w:rsid w:val="008F1A48"/>
    <w:rsid w:val="008F3F02"/>
    <w:rsid w:val="00901166"/>
    <w:rsid w:val="0091040E"/>
    <w:rsid w:val="00925685"/>
    <w:rsid w:val="00930CCC"/>
    <w:rsid w:val="009440BC"/>
    <w:rsid w:val="009574E3"/>
    <w:rsid w:val="00961490"/>
    <w:rsid w:val="00961A01"/>
    <w:rsid w:val="009914B7"/>
    <w:rsid w:val="009B2B3C"/>
    <w:rsid w:val="009B7C4B"/>
    <w:rsid w:val="009D6030"/>
    <w:rsid w:val="009E41D6"/>
    <w:rsid w:val="00A075E5"/>
    <w:rsid w:val="00A14A1D"/>
    <w:rsid w:val="00A222F5"/>
    <w:rsid w:val="00A2354B"/>
    <w:rsid w:val="00A33030"/>
    <w:rsid w:val="00A56938"/>
    <w:rsid w:val="00A618EC"/>
    <w:rsid w:val="00A63B5B"/>
    <w:rsid w:val="00A67FF2"/>
    <w:rsid w:val="00A73915"/>
    <w:rsid w:val="00A765F4"/>
    <w:rsid w:val="00A87C8A"/>
    <w:rsid w:val="00AC0888"/>
    <w:rsid w:val="00AD5C31"/>
    <w:rsid w:val="00AE67B1"/>
    <w:rsid w:val="00AF1373"/>
    <w:rsid w:val="00B01F60"/>
    <w:rsid w:val="00B02E83"/>
    <w:rsid w:val="00B216DB"/>
    <w:rsid w:val="00B419BC"/>
    <w:rsid w:val="00B44916"/>
    <w:rsid w:val="00B47CE7"/>
    <w:rsid w:val="00BA3A8F"/>
    <w:rsid w:val="00BB00AD"/>
    <w:rsid w:val="00BB1B0B"/>
    <w:rsid w:val="00BB7BBB"/>
    <w:rsid w:val="00BC0547"/>
    <w:rsid w:val="00BC73C6"/>
    <w:rsid w:val="00BE0B5B"/>
    <w:rsid w:val="00BE41BE"/>
    <w:rsid w:val="00BF10D0"/>
    <w:rsid w:val="00BF6D9A"/>
    <w:rsid w:val="00C1544C"/>
    <w:rsid w:val="00C21DD2"/>
    <w:rsid w:val="00C2542B"/>
    <w:rsid w:val="00C31060"/>
    <w:rsid w:val="00C34C61"/>
    <w:rsid w:val="00C358CC"/>
    <w:rsid w:val="00C42E33"/>
    <w:rsid w:val="00C6423C"/>
    <w:rsid w:val="00C71098"/>
    <w:rsid w:val="00C77766"/>
    <w:rsid w:val="00C7794E"/>
    <w:rsid w:val="00C84F89"/>
    <w:rsid w:val="00CB6CDF"/>
    <w:rsid w:val="00CC07AC"/>
    <w:rsid w:val="00CD368B"/>
    <w:rsid w:val="00CE09F1"/>
    <w:rsid w:val="00CE2816"/>
    <w:rsid w:val="00CF12A0"/>
    <w:rsid w:val="00CF1697"/>
    <w:rsid w:val="00CF3DB6"/>
    <w:rsid w:val="00CF4C98"/>
    <w:rsid w:val="00D06E10"/>
    <w:rsid w:val="00D33CED"/>
    <w:rsid w:val="00D40F7F"/>
    <w:rsid w:val="00D47386"/>
    <w:rsid w:val="00D6180E"/>
    <w:rsid w:val="00D646BA"/>
    <w:rsid w:val="00D74537"/>
    <w:rsid w:val="00D74B1E"/>
    <w:rsid w:val="00D83236"/>
    <w:rsid w:val="00D96051"/>
    <w:rsid w:val="00DA6299"/>
    <w:rsid w:val="00DB7CDA"/>
    <w:rsid w:val="00DC1D72"/>
    <w:rsid w:val="00DD0204"/>
    <w:rsid w:val="00DD79E2"/>
    <w:rsid w:val="00DF14FC"/>
    <w:rsid w:val="00E06DE0"/>
    <w:rsid w:val="00E070C2"/>
    <w:rsid w:val="00E249F0"/>
    <w:rsid w:val="00E40882"/>
    <w:rsid w:val="00E50380"/>
    <w:rsid w:val="00E549C0"/>
    <w:rsid w:val="00E60BAC"/>
    <w:rsid w:val="00E64D01"/>
    <w:rsid w:val="00E842AD"/>
    <w:rsid w:val="00E90F4A"/>
    <w:rsid w:val="00EA1004"/>
    <w:rsid w:val="00F41D8E"/>
    <w:rsid w:val="00F42BEB"/>
    <w:rsid w:val="00F55823"/>
    <w:rsid w:val="00F56D6E"/>
    <w:rsid w:val="00F6719A"/>
    <w:rsid w:val="00F83BCB"/>
    <w:rsid w:val="00F854A8"/>
    <w:rsid w:val="00F86D81"/>
    <w:rsid w:val="00F917B0"/>
    <w:rsid w:val="00F91834"/>
    <w:rsid w:val="00F93A34"/>
    <w:rsid w:val="00F97E90"/>
    <w:rsid w:val="00FA1024"/>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9</TotalTime>
  <Pages>52</Pages>
  <Words>19409</Words>
  <Characters>110634</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3</cp:revision>
  <dcterms:created xsi:type="dcterms:W3CDTF">2022-05-18T14:45:00Z</dcterms:created>
  <dcterms:modified xsi:type="dcterms:W3CDTF">2022-12-0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